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0721714"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in the context of freshwater assessments</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2291B550" w14:textId="79284E8E" w:rsidR="002D1DC2" w:rsidRDefault="002D1DC2" w:rsidP="00E05CD2">
      <w:pPr>
        <w:spacing w:line="360" w:lineRule="auto"/>
        <w:jc w:val="both"/>
        <w:rPr>
          <w:rFonts w:ascii="Calibri" w:hAnsi="Calibri" w:cs="Calibri"/>
        </w:rPr>
      </w:pPr>
      <w:r>
        <w:rPr>
          <w:rFonts w:ascii="Calibri" w:hAnsi="Calibri" w:cs="Calibri"/>
        </w:rPr>
        <w:t xml:space="preserve">PART 1 FRESHWATER ASSESSMENT </w:t>
      </w:r>
      <w:r w:rsidR="00E97D19">
        <w:rPr>
          <w:rFonts w:ascii="Calibri" w:hAnsi="Calibri" w:cs="Calibri"/>
        </w:rPr>
        <w:t>WHY</w:t>
      </w:r>
      <w:r w:rsidR="00E67459">
        <w:rPr>
          <w:rFonts w:ascii="Calibri" w:hAnsi="Calibri" w:cs="Calibri"/>
        </w:rPr>
        <w:t xml:space="preserve"> AND HOW</w:t>
      </w: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53EC0FC3"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Traditionally,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 are in focus when generating such inventories</w:t>
      </w:r>
      <w:r w:rsidR="002D5F25">
        <w:rPr>
          <w:rFonts w:ascii="Calibri" w:hAnsi="Calibri" w:cs="Calibri"/>
        </w:rPr>
        <w:t>.</w:t>
      </w:r>
      <w:r w:rsidR="00696C5A">
        <w:rPr>
          <w:rFonts w:ascii="Calibri" w:hAnsi="Calibri" w:cs="Calibri"/>
        </w:rPr>
        <w:t xml:space="preserve"> </w:t>
      </w:r>
      <w:r w:rsidR="002D5F25">
        <w:rPr>
          <w:rFonts w:ascii="Calibri" w:hAnsi="Calibri" w:cs="Calibri"/>
        </w:rPr>
        <w:t>However,</w:t>
      </w:r>
      <w:r w:rsidR="003B2870">
        <w:rPr>
          <w:rFonts w:ascii="Calibri" w:hAnsi="Calibri" w:cs="Calibri"/>
        </w:rPr>
        <w:t xml:space="preserve"> </w:t>
      </w:r>
      <w:r w:rsidR="001F09D3">
        <w:rPr>
          <w:rFonts w:ascii="Calibri" w:hAnsi="Calibri" w:cs="Calibri"/>
        </w:rPr>
        <w:t>there are ongoing efforts to implement</w:t>
      </w:r>
      <w:r w:rsidR="00696C5A">
        <w:rPr>
          <w:rFonts w:ascii="Calibri" w:hAnsi="Calibri" w:cs="Calibri"/>
        </w:rPr>
        <w:t xml:space="preserve"> </w:t>
      </w:r>
      <w:r w:rsidR="00AE1B39">
        <w:rPr>
          <w:rFonts w:ascii="Calibri" w:hAnsi="Calibri" w:cs="Calibri"/>
        </w:rPr>
        <w:t>microbe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w:t>
      </w:r>
      <w:r w:rsidR="009459B5">
        <w:rPr>
          <w:color w:val="000000" w:themeColor="text1"/>
        </w:rPr>
        <w:lastRenderedPageBreak/>
        <w:t xml:space="preserve">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5FD6AC39" w14:textId="1C55943D" w:rsidR="002C57A6" w:rsidRDefault="002C57A6" w:rsidP="00E05CD2">
      <w:pPr>
        <w:spacing w:line="360" w:lineRule="auto"/>
        <w:jc w:val="both"/>
        <w:rPr>
          <w:color w:val="000000" w:themeColor="text1"/>
        </w:rPr>
      </w:pPr>
    </w:p>
    <w:p w14:paraId="1B4FD419" w14:textId="1E3A192F" w:rsidR="00E97D19" w:rsidRDefault="00E97D19" w:rsidP="00E05CD2">
      <w:pPr>
        <w:spacing w:line="360" w:lineRule="auto"/>
        <w:jc w:val="both"/>
        <w:rPr>
          <w:rFonts w:ascii="Calibri" w:hAnsi="Calibri" w:cs="Calibri"/>
        </w:rPr>
      </w:pPr>
      <w:r>
        <w:rPr>
          <w:rFonts w:ascii="Calibri" w:hAnsi="Calibri" w:cs="Calibri"/>
        </w:rPr>
        <w:t xml:space="preserve">PART 2 </w:t>
      </w:r>
      <w:r w:rsidR="00E67459">
        <w:rPr>
          <w:rFonts w:ascii="Calibri" w:hAnsi="Calibri" w:cs="Calibri"/>
        </w:rPr>
        <w:t>LIMITATIONS</w:t>
      </w:r>
    </w:p>
    <w:p w14:paraId="5784B722" w14:textId="234355D3" w:rsidR="00AE1B39" w:rsidRDefault="00202CD7" w:rsidP="00E05CD2">
      <w:pPr>
        <w:spacing w:line="360" w:lineRule="auto"/>
        <w:ind w:firstLine="720"/>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 xml:space="preserve">complementing,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Attempts to increase taxonomic coverage 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failed because </w:t>
      </w:r>
      <w:r>
        <w:rPr>
          <w:rFonts w:ascii="Calibri" w:hAnsi="Calibri" w:cs="Calibri"/>
          <w:color w:val="000000" w:themeColor="text1"/>
        </w:rPr>
        <w:t xml:space="preserve">they </w:t>
      </w:r>
      <w:r w:rsidR="00C42FCD">
        <w:rPr>
          <w:rFonts w:ascii="Calibri" w:hAnsi="Calibri" w:cs="Calibri"/>
          <w:color w:val="000000" w:themeColor="text1"/>
        </w:rPr>
        <w:t>introduce</w:t>
      </w:r>
      <w:r>
        <w:rPr>
          <w:rFonts w:ascii="Calibri" w:hAnsi="Calibri" w:cs="Calibri"/>
          <w:color w:val="000000" w:themeColor="text1"/>
        </w:rPr>
        <w:t>d</w:t>
      </w:r>
      <w:r w:rsidR="00C42FCD">
        <w:rPr>
          <w:rFonts w:ascii="Calibri" w:hAnsi="Calibri" w:cs="Calibri"/>
          <w:color w:val="000000" w:themeColor="text1"/>
        </w:rPr>
        <w:t xml:space="preserv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are unsuitabl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1FE160CB" w14:textId="5A55EB99" w:rsidR="002D1DC2" w:rsidRPr="002C57A6" w:rsidRDefault="002D1DC2" w:rsidP="00E05CD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 xml:space="preserve">PART </w:t>
      </w:r>
      <w:r w:rsidR="00E97D19">
        <w:rPr>
          <w:rFonts w:ascii="Calibri" w:hAnsi="Calibri" w:cs="Calibri"/>
          <w:bCs/>
          <w:noProof/>
          <w:color w:val="000000" w:themeColor="text1"/>
          <w:lang w:val="en-US"/>
        </w:rPr>
        <w:t>3</w:t>
      </w:r>
      <w:r>
        <w:rPr>
          <w:rFonts w:ascii="Calibri" w:hAnsi="Calibri" w:cs="Calibri"/>
          <w:bCs/>
          <w:noProof/>
          <w:color w:val="000000" w:themeColor="text1"/>
          <w:lang w:val="en-US"/>
        </w:rPr>
        <w:t xml:space="preserve">: </w:t>
      </w:r>
      <w:r w:rsidR="00E97D19">
        <w:rPr>
          <w:rFonts w:ascii="Calibri" w:hAnsi="Calibri" w:cs="Calibri"/>
          <w:bCs/>
          <w:noProof/>
          <w:color w:val="000000" w:themeColor="text1"/>
          <w:lang w:val="en-US"/>
        </w:rPr>
        <w:t>META</w:t>
      </w:r>
      <w:r w:rsidR="00D62ED7">
        <w:rPr>
          <w:rFonts w:ascii="Calibri" w:hAnsi="Calibri" w:cs="Calibri"/>
          <w:bCs/>
          <w:noProof/>
          <w:color w:val="000000" w:themeColor="text1"/>
          <w:lang w:val="en-US"/>
        </w:rPr>
        <w:t>GENOMICS</w:t>
      </w:r>
      <w:r w:rsidR="00E97D19">
        <w:rPr>
          <w:rFonts w:ascii="Calibri" w:hAnsi="Calibri" w:cs="Calibri"/>
          <w:bCs/>
          <w:noProof/>
          <w:color w:val="000000" w:themeColor="text1"/>
          <w:lang w:val="en-US"/>
        </w:rPr>
        <w:t xml:space="preserve"> AND METATRANSCRIPTOMICS</w:t>
      </w:r>
    </w:p>
    <w:p w14:paraId="36F4E72A" w14:textId="68A43CB3"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w:t>
      </w:r>
      <w:r w:rsidR="00FE25F8">
        <w:rPr>
          <w:rFonts w:ascii="Calibri" w:hAnsi="Calibri" w:cs="Calibri"/>
          <w:color w:val="000000" w:themeColor="text1"/>
        </w:rPr>
        <w:lastRenderedPageBreak/>
        <w:t xml:space="preserve">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address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1FA69E3A"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 xml:space="preserve">because &gt;85% of RNA consists of rRNA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886040">
        <w:rPr>
          <w:noProof/>
        </w:rPr>
        <w:t>(Maaløe, 1979)</w:t>
      </w:r>
      <w:r>
        <w:rPr>
          <w:rStyle w:val="FootnoteReference"/>
        </w:rPr>
        <w:fldChar w:fldCharType="end"/>
      </w:r>
      <w:r>
        <w:t xml:space="preserve"> contain</w:t>
      </w:r>
      <w:r w:rsidR="00485983">
        <w:t>ing</w:t>
      </w:r>
      <w:r>
        <w:t xml:space="preserve"> the common barcodes 16S</w:t>
      </w:r>
      <w:r w:rsidR="006E6787">
        <w:t xml:space="preserve">, </w:t>
      </w:r>
      <w:r>
        <w:t>18S rRNA</w:t>
      </w:r>
      <w:r w:rsidR="006E6787">
        <w:t>, and</w:t>
      </w:r>
      <w:r>
        <w:t xml:space="preserve"> 28S rRNA</w:t>
      </w:r>
      <w:r w:rsidR="00485983">
        <w:t>,</w:t>
      </w:r>
      <w:r w:rsidR="006E6787">
        <w:t xml:space="preserve">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9459B5">
        <w:rPr>
          <w:rFonts w:ascii="Calibri" w:hAnsi="Calibri" w:cs="Calibri"/>
          <w:color w:val="000000" w:themeColor="text1"/>
        </w:rPr>
        <w:t>In theory, t</w:t>
      </w:r>
      <w:r w:rsidR="003561B3">
        <w:rPr>
          <w:rFonts w:ascii="Calibri" w:hAnsi="Calibri" w:cs="Calibri"/>
          <w:color w:val="000000" w:themeColor="text1"/>
        </w:rPr>
        <w:t>his</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w:t>
      </w:r>
      <w:r w:rsidR="009459B5">
        <w:rPr>
          <w:rFonts w:ascii="Calibri" w:hAnsi="Calibri" w:cs="Calibri"/>
          <w:color w:val="000000" w:themeColor="text1"/>
        </w:rPr>
        <w:t xml:space="preserve">with total RNA-Seq </w:t>
      </w:r>
      <w:r w:rsidR="003561B3">
        <w:rPr>
          <w:rFonts w:ascii="Calibri" w:hAnsi="Calibri" w:cs="Calibri"/>
          <w:color w:val="000000" w:themeColor="text1"/>
        </w:rPr>
        <w:t xml:space="preserve">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18E6945E"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242B5E03" w14:textId="2C1FC774" w:rsidR="00832935" w:rsidRDefault="00832935" w:rsidP="00E05CD2">
      <w:pPr>
        <w:spacing w:line="360" w:lineRule="auto"/>
        <w:jc w:val="both"/>
      </w:pPr>
      <w:r>
        <w:t xml:space="preserve">PART </w:t>
      </w:r>
      <w:r w:rsidR="00E97D19">
        <w:t>4</w:t>
      </w:r>
      <w:r>
        <w:t>: WHAT WE DO</w:t>
      </w:r>
    </w:p>
    <w:p w14:paraId="58DBB3A5" w14:textId="3089D800"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 xml:space="preserve">We also showed how the taxonomic </w:t>
      </w:r>
      <w:r w:rsidR="00111265">
        <w:lastRenderedPageBreak/>
        <w:t>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0B3734BA" w:rsidR="002B753B" w:rsidRDefault="003124FC" w:rsidP="001B2FBE">
      <w:pPr>
        <w:pStyle w:val="Heading1"/>
      </w:pPr>
      <w:r>
        <w:lastRenderedPageBreak/>
        <w:t>Methods:</w:t>
      </w:r>
    </w:p>
    <w:p w14:paraId="5FEE85A8" w14:textId="5C8A5FD0" w:rsidR="00EC6348" w:rsidRDefault="00EC6348" w:rsidP="00E05CD2">
      <w:pPr>
        <w:spacing w:line="360" w:lineRule="auto"/>
      </w:pPr>
    </w:p>
    <w:p w14:paraId="0128698C" w14:textId="7ACB908A" w:rsidR="00EC6348" w:rsidRDefault="00EC6348" w:rsidP="00E05CD2">
      <w:pPr>
        <w:spacing w:line="360" w:lineRule="auto"/>
      </w:pPr>
      <w:r>
        <w:t>The workflow of this study is shown in Fig. 1</w:t>
      </w:r>
      <w:r w:rsidR="007A090D">
        <w:t>.</w:t>
      </w:r>
    </w:p>
    <w:p w14:paraId="6E75036E" w14:textId="77777777" w:rsidR="007A090D" w:rsidRDefault="007A090D"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6ACCFFF3"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r w:rsidR="008F49B7" w:rsidRPr="00EC6348">
        <w:t>ZymoBIOMICS Microbial Community Standard II (Log Distribution)</w:t>
      </w:r>
      <w:r w:rsidR="008F49B7">
        <w:t xml:space="preserve"> </w:t>
      </w:r>
      <w:r>
        <w:t>(</w:t>
      </w:r>
      <w:r w:rsidR="008F49B7">
        <w:t>Zymo Research;</w:t>
      </w:r>
      <w:r w:rsidR="008F49B7">
        <w:t xml:space="preserve">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w:t>
      </w:r>
      <w:r>
        <w:t>to create log-distributed</w:t>
      </w:r>
      <w:r>
        <w:t xml:space="preserve"> species </w:t>
      </w:r>
      <w:r>
        <w:t>abundance</w:t>
      </w:r>
      <w:r>
        <w:t xml:space="preserve">s based on </w:t>
      </w:r>
      <w:r>
        <w:t>genomic DNA</w:t>
      </w:r>
      <w:r>
        <w:t xml:space="preserve"> amounts (Tab. 1). The mock community is stored in DNA/RNA Shield </w:t>
      </w:r>
      <w:r>
        <w:t>(</w:t>
      </w:r>
      <w:r w:rsidRPr="00EC6348">
        <w:t>Zymo</w:t>
      </w:r>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w:t>
      </w:r>
      <w:r>
        <w:t xml:space="preserve">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w:t>
      </w:r>
      <w:r w:rsidR="00205CCC">
        <w:t xml:space="preserve">three </w:t>
      </w:r>
      <w:r w:rsidR="00205CCC">
        <w:t xml:space="preserve">separate </w:t>
      </w:r>
      <w:r w:rsidR="00205CCC">
        <w:t>times</w:t>
      </w:r>
      <w:r>
        <w:t>.</w:t>
      </w:r>
    </w:p>
    <w:p w14:paraId="4E6DB16E" w14:textId="613C9A68" w:rsidR="00EC6348" w:rsidRDefault="00EC6348" w:rsidP="00E05CD2">
      <w:pPr>
        <w:spacing w:line="360" w:lineRule="auto"/>
      </w:pPr>
    </w:p>
    <w:p w14:paraId="3D2E471C" w14:textId="16BD4A2D" w:rsidR="00EC6348" w:rsidRDefault="00EC6348" w:rsidP="00205CCC">
      <w:pPr>
        <w:pStyle w:val="Caption"/>
        <w:keepNext/>
        <w:spacing w:line="360" w:lineRule="auto"/>
        <w:jc w:val="both"/>
      </w:pPr>
      <w:r>
        <w:t xml:space="preserve">Table </w:t>
      </w:r>
      <w:r>
        <w:fldChar w:fldCharType="begin"/>
      </w:r>
      <w:r>
        <w:instrText xml:space="preserve"> SEQ Table \* ARABIC </w:instrText>
      </w:r>
      <w:r>
        <w:fldChar w:fldCharType="separate"/>
      </w:r>
      <w:r>
        <w:rPr>
          <w:noProof/>
        </w:rPr>
        <w:t>1</w:t>
      </w:r>
      <w:r>
        <w:fldChar w:fldCharType="end"/>
      </w:r>
      <w:r>
        <w:t>: Microbial composition of the mock community (taken from the</w:t>
      </w:r>
      <w:r w:rsidRPr="00EC6348">
        <w:t xml:space="preserve"> </w:t>
      </w:r>
      <w:r w:rsidRPr="00EC6348">
        <w:t>ZymoBIOMICS Microbial Community Standard II (Log Distribution)</w:t>
      </w:r>
      <w:r>
        <w:t xml:space="preserve"> manual).</w:t>
      </w:r>
    </w:p>
    <w:tbl>
      <w:tblPr>
        <w:tblStyle w:val="TableGrid"/>
        <w:tblW w:w="5076" w:type="pct"/>
        <w:tblLook w:val="04A0" w:firstRow="1" w:lastRow="0" w:firstColumn="1" w:lastColumn="0" w:noHBand="0" w:noVBand="1"/>
      </w:tblPr>
      <w:tblGrid>
        <w:gridCol w:w="2725"/>
        <w:gridCol w:w="1129"/>
        <w:gridCol w:w="1170"/>
        <w:gridCol w:w="1341"/>
        <w:gridCol w:w="1635"/>
        <w:gridCol w:w="1492"/>
      </w:tblGrid>
      <w:tr w:rsidR="00EC6348" w14:paraId="6F65E085" w14:textId="77777777" w:rsidTr="00205CCC">
        <w:tc>
          <w:tcPr>
            <w:tcW w:w="1491" w:type="pct"/>
            <w:vMerge w:val="restart"/>
            <w:vAlign w:val="center"/>
          </w:tcPr>
          <w:p w14:paraId="2163E58D" w14:textId="6FCD3B43" w:rsidR="00EC6348" w:rsidRDefault="00EC6348" w:rsidP="00205CCC">
            <w:pPr>
              <w:jc w:val="center"/>
            </w:pPr>
            <w:r>
              <w:t>Species</w:t>
            </w:r>
          </w:p>
        </w:tc>
        <w:tc>
          <w:tcPr>
            <w:tcW w:w="3509" w:type="pct"/>
            <w:gridSpan w:val="5"/>
            <w:vAlign w:val="center"/>
          </w:tcPr>
          <w:p w14:paraId="5F6CE3A3" w14:textId="42CFABB9" w:rsidR="00EC6348" w:rsidRDefault="00EC6348" w:rsidP="00205CCC">
            <w:pPr>
              <w:jc w:val="center"/>
            </w:pPr>
            <w:r>
              <w:t>Defined Composition (%)</w:t>
            </w:r>
          </w:p>
        </w:tc>
      </w:tr>
      <w:tr w:rsidR="00205CCC" w14:paraId="18E654FF" w14:textId="77777777" w:rsidTr="00205CCC">
        <w:tc>
          <w:tcPr>
            <w:tcW w:w="1491" w:type="pct"/>
            <w:vMerge/>
            <w:vAlign w:val="center"/>
          </w:tcPr>
          <w:p w14:paraId="32633545" w14:textId="77777777" w:rsidR="00EC6348" w:rsidRDefault="00EC6348" w:rsidP="00205CCC">
            <w:pPr>
              <w:jc w:val="center"/>
            </w:pPr>
          </w:p>
        </w:tc>
        <w:tc>
          <w:tcPr>
            <w:tcW w:w="316" w:type="pct"/>
            <w:vAlign w:val="center"/>
          </w:tcPr>
          <w:p w14:paraId="22FF61B9" w14:textId="57E4D765" w:rsidR="00EC6348" w:rsidRDefault="00EC6348" w:rsidP="00205CCC">
            <w:pPr>
              <w:jc w:val="center"/>
            </w:pPr>
            <w:r>
              <w:t>Genomic DNA</w:t>
            </w:r>
          </w:p>
        </w:tc>
        <w:tc>
          <w:tcPr>
            <w:tcW w:w="672" w:type="pct"/>
            <w:vAlign w:val="center"/>
          </w:tcPr>
          <w:p w14:paraId="3A54BEE3" w14:textId="35AA0DEC" w:rsidR="00EC6348" w:rsidRDefault="00EC6348" w:rsidP="00205CCC">
            <w:pPr>
              <w:jc w:val="center"/>
            </w:pPr>
            <w:r>
              <w:t>16S Only</w:t>
            </w:r>
            <w:r w:rsidRPr="00EC6348">
              <w:rPr>
                <w:vertAlign w:val="superscript"/>
              </w:rPr>
              <w:t>1</w:t>
            </w:r>
          </w:p>
        </w:tc>
        <w:tc>
          <w:tcPr>
            <w:tcW w:w="762" w:type="pct"/>
            <w:vAlign w:val="center"/>
          </w:tcPr>
          <w:p w14:paraId="602BEBA5" w14:textId="01283488" w:rsidR="00EC6348" w:rsidRDefault="00EC6348" w:rsidP="00205CCC">
            <w:pPr>
              <w:jc w:val="center"/>
            </w:pPr>
            <w:r>
              <w:t>16S &amp; 18S</w:t>
            </w:r>
            <w:r w:rsidRPr="00EC6348">
              <w:rPr>
                <w:vertAlign w:val="superscript"/>
              </w:rPr>
              <w:t>1</w:t>
            </w:r>
          </w:p>
        </w:tc>
        <w:tc>
          <w:tcPr>
            <w:tcW w:w="917" w:type="pct"/>
            <w:vAlign w:val="center"/>
          </w:tcPr>
          <w:p w14:paraId="0FFC0956" w14:textId="7E73FC07" w:rsidR="00EC6348" w:rsidRDefault="00EC6348" w:rsidP="00205CCC">
            <w:pPr>
              <w:jc w:val="center"/>
            </w:pPr>
            <w:r>
              <w:t>Genome Copy</w:t>
            </w:r>
            <w:r w:rsidRPr="00EC6348">
              <w:rPr>
                <w:vertAlign w:val="superscript"/>
              </w:rPr>
              <w:t>2</w:t>
            </w:r>
          </w:p>
        </w:tc>
        <w:tc>
          <w:tcPr>
            <w:tcW w:w="842" w:type="pct"/>
            <w:vAlign w:val="center"/>
          </w:tcPr>
          <w:p w14:paraId="52FEED66" w14:textId="42988258" w:rsidR="00EC6348" w:rsidRDefault="00EC6348" w:rsidP="00205CCC">
            <w:pPr>
              <w:jc w:val="center"/>
            </w:pPr>
            <w:r>
              <w:t>Cell Number</w:t>
            </w:r>
            <w:r w:rsidRPr="00EC6348">
              <w:rPr>
                <w:vertAlign w:val="superscript"/>
              </w:rPr>
              <w:t>3</w:t>
            </w:r>
          </w:p>
        </w:tc>
      </w:tr>
      <w:tr w:rsidR="00EC6348" w14:paraId="4A520B6E" w14:textId="77777777" w:rsidTr="00205CCC">
        <w:tc>
          <w:tcPr>
            <w:tcW w:w="1491" w:type="pct"/>
            <w:vAlign w:val="center"/>
          </w:tcPr>
          <w:p w14:paraId="5757868A" w14:textId="54309256" w:rsidR="00EC6348" w:rsidRPr="00205CCC" w:rsidRDefault="00EC6348" w:rsidP="00205CCC">
            <w:pPr>
              <w:jc w:val="center"/>
              <w:rPr>
                <w:i/>
                <w:iCs/>
              </w:rPr>
            </w:pPr>
            <w:r w:rsidRPr="00205CCC">
              <w:rPr>
                <w:i/>
                <w:iCs/>
              </w:rPr>
              <w:t>Listeria monocytogenes</w:t>
            </w:r>
          </w:p>
        </w:tc>
        <w:tc>
          <w:tcPr>
            <w:tcW w:w="316" w:type="pct"/>
            <w:vAlign w:val="center"/>
          </w:tcPr>
          <w:p w14:paraId="53D1360C" w14:textId="7481E0CA" w:rsidR="00EC6348" w:rsidRDefault="00EC6348" w:rsidP="00205CCC">
            <w:pPr>
              <w:jc w:val="center"/>
            </w:pPr>
            <w:r>
              <w:t>89.1</w:t>
            </w:r>
          </w:p>
        </w:tc>
        <w:tc>
          <w:tcPr>
            <w:tcW w:w="672" w:type="pct"/>
            <w:vAlign w:val="center"/>
          </w:tcPr>
          <w:p w14:paraId="1C134301" w14:textId="65CE52A2" w:rsidR="00EC6348" w:rsidRDefault="00EC6348" w:rsidP="00205CCC">
            <w:pPr>
              <w:jc w:val="center"/>
            </w:pPr>
            <w:r>
              <w:t>95.9</w:t>
            </w:r>
          </w:p>
        </w:tc>
        <w:tc>
          <w:tcPr>
            <w:tcW w:w="762" w:type="pct"/>
            <w:vAlign w:val="center"/>
          </w:tcPr>
          <w:p w14:paraId="29FE2C45" w14:textId="027FB48F" w:rsidR="00EC6348" w:rsidRDefault="00EC6348" w:rsidP="00205CCC">
            <w:pPr>
              <w:jc w:val="center"/>
            </w:pPr>
            <w:r>
              <w:t>91.9</w:t>
            </w:r>
          </w:p>
        </w:tc>
        <w:tc>
          <w:tcPr>
            <w:tcW w:w="917" w:type="pct"/>
            <w:vAlign w:val="center"/>
          </w:tcPr>
          <w:p w14:paraId="16F521AB" w14:textId="4308FBDE" w:rsidR="00EC6348" w:rsidRDefault="00EC6348" w:rsidP="00205CCC">
            <w:pPr>
              <w:jc w:val="center"/>
            </w:pPr>
            <w:r>
              <w:t>94.8</w:t>
            </w:r>
          </w:p>
        </w:tc>
        <w:tc>
          <w:tcPr>
            <w:tcW w:w="842" w:type="pct"/>
            <w:vAlign w:val="center"/>
          </w:tcPr>
          <w:p w14:paraId="5519655A" w14:textId="18417F57" w:rsidR="00EC6348" w:rsidRDefault="00EC6348" w:rsidP="00205CCC">
            <w:pPr>
              <w:jc w:val="center"/>
            </w:pPr>
            <w:r>
              <w:t>94.9</w:t>
            </w:r>
          </w:p>
        </w:tc>
      </w:tr>
      <w:tr w:rsidR="00EC6348" w14:paraId="37AD32A5" w14:textId="77777777" w:rsidTr="00205CCC">
        <w:tc>
          <w:tcPr>
            <w:tcW w:w="1491" w:type="pct"/>
            <w:vAlign w:val="center"/>
          </w:tcPr>
          <w:p w14:paraId="488D5DB7" w14:textId="666ACF79" w:rsidR="00EC6348" w:rsidRPr="00205CCC" w:rsidRDefault="00EC6348" w:rsidP="00205CCC">
            <w:pPr>
              <w:jc w:val="center"/>
              <w:rPr>
                <w:i/>
                <w:iCs/>
              </w:rPr>
            </w:pPr>
            <w:r w:rsidRPr="00205CCC">
              <w:rPr>
                <w:i/>
                <w:iCs/>
              </w:rPr>
              <w:t>Pseudomonas aeruginosa</w:t>
            </w:r>
          </w:p>
        </w:tc>
        <w:tc>
          <w:tcPr>
            <w:tcW w:w="316" w:type="pct"/>
            <w:vAlign w:val="center"/>
          </w:tcPr>
          <w:p w14:paraId="72511EC1" w14:textId="12728146" w:rsidR="00EC6348" w:rsidRDefault="00EC6348" w:rsidP="00205CCC">
            <w:pPr>
              <w:jc w:val="center"/>
            </w:pPr>
            <w:r>
              <w:t>8.9</w:t>
            </w:r>
          </w:p>
        </w:tc>
        <w:tc>
          <w:tcPr>
            <w:tcW w:w="672" w:type="pct"/>
            <w:vAlign w:val="center"/>
          </w:tcPr>
          <w:p w14:paraId="2D15B3D2" w14:textId="208AE776" w:rsidR="00EC6348" w:rsidRDefault="00EC6348" w:rsidP="00205CCC">
            <w:pPr>
              <w:jc w:val="center"/>
            </w:pPr>
            <w:r>
              <w:t>2.8</w:t>
            </w:r>
          </w:p>
        </w:tc>
        <w:tc>
          <w:tcPr>
            <w:tcW w:w="762" w:type="pct"/>
            <w:vAlign w:val="center"/>
          </w:tcPr>
          <w:p w14:paraId="34A053BC" w14:textId="36AC6F15" w:rsidR="00EC6348" w:rsidRDefault="00EC6348" w:rsidP="00205CCC">
            <w:pPr>
              <w:jc w:val="center"/>
            </w:pPr>
            <w:r>
              <w:t>2.7</w:t>
            </w:r>
          </w:p>
        </w:tc>
        <w:tc>
          <w:tcPr>
            <w:tcW w:w="917" w:type="pct"/>
            <w:vAlign w:val="center"/>
          </w:tcPr>
          <w:p w14:paraId="05B921FA" w14:textId="4AB35056" w:rsidR="00EC6348" w:rsidRDefault="00EC6348" w:rsidP="00205CCC">
            <w:pPr>
              <w:jc w:val="center"/>
            </w:pPr>
            <w:r>
              <w:t>4.2</w:t>
            </w:r>
          </w:p>
        </w:tc>
        <w:tc>
          <w:tcPr>
            <w:tcW w:w="842" w:type="pct"/>
            <w:vAlign w:val="center"/>
          </w:tcPr>
          <w:p w14:paraId="2A591CA8" w14:textId="21451339" w:rsidR="00EC6348" w:rsidRDefault="00EC6348" w:rsidP="00205CCC">
            <w:pPr>
              <w:jc w:val="center"/>
            </w:pPr>
            <w:r>
              <w:t>4.2</w:t>
            </w:r>
          </w:p>
        </w:tc>
      </w:tr>
      <w:tr w:rsidR="00EC6348" w14:paraId="26757436" w14:textId="77777777" w:rsidTr="00205CCC">
        <w:tc>
          <w:tcPr>
            <w:tcW w:w="1491" w:type="pct"/>
            <w:vAlign w:val="center"/>
          </w:tcPr>
          <w:p w14:paraId="0A7CC713" w14:textId="2AA633D1" w:rsidR="00EC6348" w:rsidRPr="00205CCC" w:rsidRDefault="00EC6348" w:rsidP="00205CCC">
            <w:pPr>
              <w:jc w:val="center"/>
              <w:rPr>
                <w:i/>
                <w:iCs/>
              </w:rPr>
            </w:pPr>
            <w:r w:rsidRPr="00205CCC">
              <w:rPr>
                <w:i/>
                <w:iCs/>
              </w:rPr>
              <w:t>Bacillus subtilis</w:t>
            </w:r>
          </w:p>
        </w:tc>
        <w:tc>
          <w:tcPr>
            <w:tcW w:w="316" w:type="pct"/>
            <w:vAlign w:val="center"/>
          </w:tcPr>
          <w:p w14:paraId="6FEDE34A" w14:textId="6EC66819" w:rsidR="00EC6348" w:rsidRDefault="00EC6348" w:rsidP="00205CCC">
            <w:pPr>
              <w:jc w:val="center"/>
            </w:pPr>
            <w:r>
              <w:t>0.89</w:t>
            </w:r>
          </w:p>
        </w:tc>
        <w:tc>
          <w:tcPr>
            <w:tcW w:w="672" w:type="pct"/>
            <w:vAlign w:val="center"/>
          </w:tcPr>
          <w:p w14:paraId="1435815A" w14:textId="73D676C8" w:rsidR="00EC6348" w:rsidRDefault="00EC6348" w:rsidP="00205CCC">
            <w:pPr>
              <w:jc w:val="center"/>
            </w:pPr>
            <w:r>
              <w:t>1.2</w:t>
            </w:r>
          </w:p>
        </w:tc>
        <w:tc>
          <w:tcPr>
            <w:tcW w:w="762" w:type="pct"/>
            <w:vAlign w:val="center"/>
          </w:tcPr>
          <w:p w14:paraId="63B009B9" w14:textId="5B22B782" w:rsidR="00EC6348" w:rsidRDefault="00EC6348" w:rsidP="00205CCC">
            <w:pPr>
              <w:jc w:val="center"/>
            </w:pPr>
            <w:r>
              <w:t>1.1</w:t>
            </w:r>
          </w:p>
        </w:tc>
        <w:tc>
          <w:tcPr>
            <w:tcW w:w="917" w:type="pct"/>
            <w:vAlign w:val="center"/>
          </w:tcPr>
          <w:p w14:paraId="7371E89A" w14:textId="5C1DC12B" w:rsidR="00EC6348" w:rsidRDefault="00EC6348" w:rsidP="00205CCC">
            <w:pPr>
              <w:jc w:val="center"/>
            </w:pPr>
            <w:r>
              <w:t>0.7</w:t>
            </w:r>
          </w:p>
        </w:tc>
        <w:tc>
          <w:tcPr>
            <w:tcW w:w="842" w:type="pct"/>
            <w:vAlign w:val="center"/>
          </w:tcPr>
          <w:p w14:paraId="73F55973" w14:textId="722ECEFD" w:rsidR="00EC6348" w:rsidRDefault="00EC6348" w:rsidP="00205CCC">
            <w:pPr>
              <w:jc w:val="center"/>
            </w:pPr>
            <w:r>
              <w:t>0.7</w:t>
            </w:r>
          </w:p>
        </w:tc>
      </w:tr>
      <w:tr w:rsidR="00EC6348" w14:paraId="51E812ED" w14:textId="77777777" w:rsidTr="00205CCC">
        <w:tc>
          <w:tcPr>
            <w:tcW w:w="1491" w:type="pct"/>
            <w:vAlign w:val="center"/>
          </w:tcPr>
          <w:p w14:paraId="02F7F098" w14:textId="451EB11E" w:rsidR="00EC6348" w:rsidRPr="00205CCC" w:rsidRDefault="00EC6348" w:rsidP="00205CCC">
            <w:pPr>
              <w:jc w:val="center"/>
              <w:rPr>
                <w:i/>
                <w:iCs/>
              </w:rPr>
            </w:pPr>
            <w:r w:rsidRPr="00205CCC">
              <w:rPr>
                <w:i/>
                <w:iCs/>
              </w:rPr>
              <w:t>Saccharomyces cerevisiae</w:t>
            </w:r>
          </w:p>
        </w:tc>
        <w:tc>
          <w:tcPr>
            <w:tcW w:w="316" w:type="pct"/>
            <w:vAlign w:val="center"/>
          </w:tcPr>
          <w:p w14:paraId="7CD5BACD" w14:textId="03FF44E0" w:rsidR="00EC6348" w:rsidRDefault="00EC6348" w:rsidP="00205CCC">
            <w:pPr>
              <w:jc w:val="center"/>
            </w:pPr>
            <w:r>
              <w:t>0.89</w:t>
            </w:r>
          </w:p>
        </w:tc>
        <w:tc>
          <w:tcPr>
            <w:tcW w:w="672" w:type="pct"/>
            <w:vAlign w:val="center"/>
          </w:tcPr>
          <w:p w14:paraId="2E6C4489" w14:textId="076A7095" w:rsidR="00EC6348" w:rsidRDefault="00EC6348" w:rsidP="00205CCC">
            <w:pPr>
              <w:jc w:val="center"/>
            </w:pPr>
            <w:r>
              <w:t>NA</w:t>
            </w:r>
          </w:p>
        </w:tc>
        <w:tc>
          <w:tcPr>
            <w:tcW w:w="762" w:type="pct"/>
            <w:vAlign w:val="center"/>
          </w:tcPr>
          <w:p w14:paraId="0A8E0221" w14:textId="5F69D002" w:rsidR="00EC6348" w:rsidRDefault="00EC6348" w:rsidP="00205CCC">
            <w:pPr>
              <w:jc w:val="center"/>
            </w:pPr>
            <w:r>
              <w:t>4.1</w:t>
            </w:r>
          </w:p>
        </w:tc>
        <w:tc>
          <w:tcPr>
            <w:tcW w:w="917" w:type="pct"/>
            <w:vAlign w:val="center"/>
          </w:tcPr>
          <w:p w14:paraId="04F474F9" w14:textId="7C8864DC" w:rsidR="00EC6348" w:rsidRDefault="00EC6348" w:rsidP="00205CCC">
            <w:pPr>
              <w:jc w:val="center"/>
            </w:pPr>
            <w:r>
              <w:t>0.23</w:t>
            </w:r>
          </w:p>
        </w:tc>
        <w:tc>
          <w:tcPr>
            <w:tcW w:w="842" w:type="pct"/>
            <w:vAlign w:val="center"/>
          </w:tcPr>
          <w:p w14:paraId="313824C9" w14:textId="5F486BF3" w:rsidR="00EC6348" w:rsidRDefault="00EC6348" w:rsidP="00205CCC">
            <w:pPr>
              <w:jc w:val="center"/>
            </w:pPr>
            <w:r>
              <w:t>0.12</w:t>
            </w:r>
          </w:p>
        </w:tc>
      </w:tr>
      <w:tr w:rsidR="00EC6348" w14:paraId="17E6D63A" w14:textId="77777777" w:rsidTr="00205CCC">
        <w:tc>
          <w:tcPr>
            <w:tcW w:w="1491" w:type="pct"/>
            <w:vAlign w:val="center"/>
          </w:tcPr>
          <w:p w14:paraId="4F2AFB1E" w14:textId="457D9DB8" w:rsidR="00EC6348" w:rsidRPr="00205CCC" w:rsidRDefault="00EC6348" w:rsidP="00205CCC">
            <w:pPr>
              <w:jc w:val="center"/>
              <w:rPr>
                <w:i/>
                <w:iCs/>
              </w:rPr>
            </w:pPr>
            <w:r w:rsidRPr="00205CCC">
              <w:rPr>
                <w:i/>
                <w:iCs/>
              </w:rPr>
              <w:t>Escherichia coli</w:t>
            </w:r>
          </w:p>
        </w:tc>
        <w:tc>
          <w:tcPr>
            <w:tcW w:w="316" w:type="pct"/>
            <w:vAlign w:val="center"/>
          </w:tcPr>
          <w:p w14:paraId="3EF092C1" w14:textId="024D7F67" w:rsidR="00EC6348" w:rsidRDefault="00EC6348" w:rsidP="00205CCC">
            <w:pPr>
              <w:jc w:val="center"/>
            </w:pPr>
            <w:r>
              <w:t>0.089</w:t>
            </w:r>
          </w:p>
        </w:tc>
        <w:tc>
          <w:tcPr>
            <w:tcW w:w="672" w:type="pct"/>
            <w:vAlign w:val="center"/>
          </w:tcPr>
          <w:p w14:paraId="2E3ABC53" w14:textId="2007CDD1" w:rsidR="00EC6348" w:rsidRDefault="00EC6348" w:rsidP="00205CCC">
            <w:pPr>
              <w:jc w:val="center"/>
            </w:pPr>
            <w:r>
              <w:t>0.069</w:t>
            </w:r>
          </w:p>
        </w:tc>
        <w:tc>
          <w:tcPr>
            <w:tcW w:w="762" w:type="pct"/>
            <w:vAlign w:val="center"/>
          </w:tcPr>
          <w:p w14:paraId="1E577733" w14:textId="43575083" w:rsidR="00EC6348" w:rsidRDefault="00EC6348" w:rsidP="00205CCC">
            <w:pPr>
              <w:jc w:val="center"/>
            </w:pPr>
            <w:r>
              <w:t>0.066</w:t>
            </w:r>
          </w:p>
        </w:tc>
        <w:tc>
          <w:tcPr>
            <w:tcW w:w="917" w:type="pct"/>
            <w:vAlign w:val="center"/>
          </w:tcPr>
          <w:p w14:paraId="1C84981A" w14:textId="17924EC0" w:rsidR="00EC6348" w:rsidRDefault="00EC6348" w:rsidP="00205CCC">
            <w:pPr>
              <w:jc w:val="center"/>
            </w:pPr>
            <w:r>
              <w:t>0.058</w:t>
            </w:r>
          </w:p>
        </w:tc>
        <w:tc>
          <w:tcPr>
            <w:tcW w:w="842" w:type="pct"/>
            <w:vAlign w:val="center"/>
          </w:tcPr>
          <w:p w14:paraId="25CBD63E" w14:textId="2EEF665F" w:rsidR="00EC6348" w:rsidRDefault="00EC6348" w:rsidP="00205CCC">
            <w:pPr>
              <w:jc w:val="center"/>
            </w:pPr>
            <w:r>
              <w:t>0.058</w:t>
            </w:r>
          </w:p>
        </w:tc>
      </w:tr>
      <w:tr w:rsidR="00EC6348" w14:paraId="29E8A4E6" w14:textId="77777777" w:rsidTr="00205CCC">
        <w:tc>
          <w:tcPr>
            <w:tcW w:w="1491" w:type="pct"/>
            <w:vAlign w:val="center"/>
          </w:tcPr>
          <w:p w14:paraId="0DB53069" w14:textId="7F18832B" w:rsidR="00EC6348" w:rsidRPr="00205CCC" w:rsidRDefault="00EC6348" w:rsidP="00205CCC">
            <w:pPr>
              <w:jc w:val="center"/>
              <w:rPr>
                <w:i/>
                <w:iCs/>
              </w:rPr>
            </w:pPr>
            <w:r w:rsidRPr="00205CCC">
              <w:rPr>
                <w:i/>
                <w:iCs/>
              </w:rPr>
              <w:t>Salmonella enterica</w:t>
            </w:r>
          </w:p>
        </w:tc>
        <w:tc>
          <w:tcPr>
            <w:tcW w:w="316" w:type="pct"/>
            <w:vAlign w:val="center"/>
          </w:tcPr>
          <w:p w14:paraId="7B0EEE9A" w14:textId="42A164EC" w:rsidR="00EC6348" w:rsidRDefault="00EC6348" w:rsidP="00205CCC">
            <w:pPr>
              <w:jc w:val="center"/>
            </w:pPr>
            <w:r>
              <w:t>0.089</w:t>
            </w:r>
          </w:p>
        </w:tc>
        <w:tc>
          <w:tcPr>
            <w:tcW w:w="672" w:type="pct"/>
            <w:vAlign w:val="center"/>
          </w:tcPr>
          <w:p w14:paraId="06E48E92" w14:textId="3C389EBF" w:rsidR="00EC6348" w:rsidRDefault="00EC6348" w:rsidP="00205CCC">
            <w:pPr>
              <w:jc w:val="center"/>
            </w:pPr>
            <w:r>
              <w:t>0.07</w:t>
            </w:r>
          </w:p>
        </w:tc>
        <w:tc>
          <w:tcPr>
            <w:tcW w:w="762" w:type="pct"/>
            <w:vAlign w:val="center"/>
          </w:tcPr>
          <w:p w14:paraId="093E3E00" w14:textId="7C7D3853" w:rsidR="00EC6348" w:rsidRDefault="00EC6348" w:rsidP="00205CCC">
            <w:pPr>
              <w:jc w:val="center"/>
            </w:pPr>
            <w:r>
              <w:t>0.067</w:t>
            </w:r>
          </w:p>
        </w:tc>
        <w:tc>
          <w:tcPr>
            <w:tcW w:w="917" w:type="pct"/>
            <w:vAlign w:val="center"/>
          </w:tcPr>
          <w:p w14:paraId="33DD3A00" w14:textId="62E3D4EB" w:rsidR="00EC6348" w:rsidRDefault="00EC6348" w:rsidP="00205CCC">
            <w:pPr>
              <w:jc w:val="center"/>
            </w:pPr>
            <w:r>
              <w:t>0.059</w:t>
            </w:r>
          </w:p>
        </w:tc>
        <w:tc>
          <w:tcPr>
            <w:tcW w:w="842" w:type="pct"/>
            <w:vAlign w:val="center"/>
          </w:tcPr>
          <w:p w14:paraId="4906EE16" w14:textId="0BB5D4B4" w:rsidR="00EC6348" w:rsidRDefault="00EC6348" w:rsidP="00205CCC">
            <w:pPr>
              <w:jc w:val="center"/>
            </w:pPr>
            <w:r>
              <w:t>0.059</w:t>
            </w:r>
          </w:p>
        </w:tc>
      </w:tr>
      <w:tr w:rsidR="00EC6348" w14:paraId="14074C73" w14:textId="77777777" w:rsidTr="00205CCC">
        <w:tc>
          <w:tcPr>
            <w:tcW w:w="1491" w:type="pct"/>
            <w:vAlign w:val="center"/>
          </w:tcPr>
          <w:p w14:paraId="5D0ADC67" w14:textId="55840264" w:rsidR="00EC6348" w:rsidRPr="00205CCC" w:rsidRDefault="00EC6348" w:rsidP="00205CCC">
            <w:pPr>
              <w:jc w:val="center"/>
              <w:rPr>
                <w:i/>
                <w:iCs/>
              </w:rPr>
            </w:pPr>
            <w:r w:rsidRPr="00205CCC">
              <w:rPr>
                <w:i/>
                <w:iCs/>
              </w:rPr>
              <w:t>Lactobacillus fermentum</w:t>
            </w:r>
          </w:p>
        </w:tc>
        <w:tc>
          <w:tcPr>
            <w:tcW w:w="316" w:type="pct"/>
            <w:vAlign w:val="center"/>
          </w:tcPr>
          <w:p w14:paraId="04B634E3" w14:textId="170C0677" w:rsidR="00EC6348" w:rsidRDefault="00EC6348" w:rsidP="00205CCC">
            <w:pPr>
              <w:jc w:val="center"/>
            </w:pPr>
            <w:r>
              <w:t>0.0089</w:t>
            </w:r>
          </w:p>
        </w:tc>
        <w:tc>
          <w:tcPr>
            <w:tcW w:w="672" w:type="pct"/>
            <w:vAlign w:val="center"/>
          </w:tcPr>
          <w:p w14:paraId="5D17974B" w14:textId="50EB628F" w:rsidR="00EC6348" w:rsidRDefault="00EC6348" w:rsidP="00205CCC">
            <w:pPr>
              <w:jc w:val="center"/>
            </w:pPr>
            <w:r>
              <w:t>0.012</w:t>
            </w:r>
          </w:p>
        </w:tc>
        <w:tc>
          <w:tcPr>
            <w:tcW w:w="762" w:type="pct"/>
            <w:vAlign w:val="center"/>
          </w:tcPr>
          <w:p w14:paraId="6D14063D" w14:textId="655DA410" w:rsidR="00EC6348" w:rsidRDefault="00EC6348" w:rsidP="00205CCC">
            <w:pPr>
              <w:jc w:val="center"/>
            </w:pPr>
            <w:r>
              <w:t>0.012</w:t>
            </w:r>
          </w:p>
        </w:tc>
        <w:tc>
          <w:tcPr>
            <w:tcW w:w="917" w:type="pct"/>
            <w:vAlign w:val="center"/>
          </w:tcPr>
          <w:p w14:paraId="344044E0" w14:textId="596C2BEA" w:rsidR="00EC6348" w:rsidRDefault="00EC6348" w:rsidP="00205CCC">
            <w:pPr>
              <w:jc w:val="center"/>
            </w:pPr>
            <w:r>
              <w:t>0.015</w:t>
            </w:r>
          </w:p>
        </w:tc>
        <w:tc>
          <w:tcPr>
            <w:tcW w:w="842" w:type="pct"/>
            <w:vAlign w:val="center"/>
          </w:tcPr>
          <w:p w14:paraId="209F22D0" w14:textId="32F49ECA" w:rsidR="00EC6348" w:rsidRDefault="00EC6348" w:rsidP="00205CCC">
            <w:pPr>
              <w:jc w:val="center"/>
            </w:pPr>
            <w:r>
              <w:t>0.015</w:t>
            </w:r>
          </w:p>
        </w:tc>
      </w:tr>
      <w:tr w:rsidR="00EC6348" w14:paraId="48FDE44F" w14:textId="77777777" w:rsidTr="00205CCC">
        <w:tc>
          <w:tcPr>
            <w:tcW w:w="1491" w:type="pct"/>
            <w:vAlign w:val="center"/>
          </w:tcPr>
          <w:p w14:paraId="770C84CE" w14:textId="70FE9ABE" w:rsidR="00EC6348" w:rsidRPr="00205CCC" w:rsidRDefault="00EC6348" w:rsidP="00205CCC">
            <w:pPr>
              <w:jc w:val="center"/>
              <w:rPr>
                <w:i/>
                <w:iCs/>
              </w:rPr>
            </w:pPr>
            <w:r w:rsidRPr="00205CCC">
              <w:rPr>
                <w:i/>
                <w:iCs/>
              </w:rPr>
              <w:t>Enterococcus faecalis</w:t>
            </w:r>
          </w:p>
        </w:tc>
        <w:tc>
          <w:tcPr>
            <w:tcW w:w="316" w:type="pct"/>
            <w:vAlign w:val="center"/>
          </w:tcPr>
          <w:p w14:paraId="364FD968" w14:textId="3CEA35F2" w:rsidR="00EC6348" w:rsidRDefault="00EC6348" w:rsidP="00205CCC">
            <w:pPr>
              <w:jc w:val="center"/>
            </w:pPr>
            <w:r>
              <w:t>0.00089</w:t>
            </w:r>
          </w:p>
        </w:tc>
        <w:tc>
          <w:tcPr>
            <w:tcW w:w="672" w:type="pct"/>
            <w:vAlign w:val="center"/>
          </w:tcPr>
          <w:p w14:paraId="30544D50" w14:textId="0D995DEE" w:rsidR="00EC6348" w:rsidRDefault="00EC6348" w:rsidP="00205CCC">
            <w:pPr>
              <w:jc w:val="center"/>
            </w:pPr>
            <w:r>
              <w:t>0.00067</w:t>
            </w:r>
          </w:p>
        </w:tc>
        <w:tc>
          <w:tcPr>
            <w:tcW w:w="762" w:type="pct"/>
            <w:vAlign w:val="center"/>
          </w:tcPr>
          <w:p w14:paraId="2D26CA6F" w14:textId="40090EF8" w:rsidR="00EC6348" w:rsidRDefault="00EC6348" w:rsidP="00205CCC">
            <w:pPr>
              <w:jc w:val="center"/>
            </w:pPr>
            <w:r>
              <w:t>0.00064</w:t>
            </w:r>
          </w:p>
        </w:tc>
        <w:tc>
          <w:tcPr>
            <w:tcW w:w="917" w:type="pct"/>
            <w:vAlign w:val="center"/>
          </w:tcPr>
          <w:p w14:paraId="4430CC08" w14:textId="25DD831B" w:rsidR="00EC6348" w:rsidRDefault="00EC6348" w:rsidP="00205CCC">
            <w:pPr>
              <w:jc w:val="center"/>
            </w:pPr>
            <w:r>
              <w:t>0.001</w:t>
            </w:r>
          </w:p>
        </w:tc>
        <w:tc>
          <w:tcPr>
            <w:tcW w:w="842" w:type="pct"/>
            <w:vAlign w:val="center"/>
          </w:tcPr>
          <w:p w14:paraId="1F10223B" w14:textId="03A111B0" w:rsidR="00EC6348" w:rsidRDefault="00EC6348" w:rsidP="00205CCC">
            <w:pPr>
              <w:jc w:val="center"/>
            </w:pPr>
            <w:r>
              <w:t>0.001</w:t>
            </w:r>
          </w:p>
        </w:tc>
      </w:tr>
      <w:tr w:rsidR="00EC6348" w14:paraId="1D6A7423" w14:textId="77777777" w:rsidTr="00205CCC">
        <w:tc>
          <w:tcPr>
            <w:tcW w:w="1491" w:type="pct"/>
            <w:vAlign w:val="center"/>
          </w:tcPr>
          <w:p w14:paraId="4F2C915A" w14:textId="72836441" w:rsidR="00EC6348" w:rsidRPr="00205CCC" w:rsidRDefault="00EC6348" w:rsidP="00205CCC">
            <w:pPr>
              <w:jc w:val="center"/>
              <w:rPr>
                <w:i/>
                <w:iCs/>
              </w:rPr>
            </w:pPr>
            <w:r w:rsidRPr="00205CCC">
              <w:rPr>
                <w:i/>
                <w:iCs/>
              </w:rPr>
              <w:t>Cryptococcus neoformans</w:t>
            </w:r>
          </w:p>
        </w:tc>
        <w:tc>
          <w:tcPr>
            <w:tcW w:w="316" w:type="pct"/>
            <w:vAlign w:val="center"/>
          </w:tcPr>
          <w:p w14:paraId="7BD0FDB0" w14:textId="3CE2A289" w:rsidR="00EC6348" w:rsidRDefault="00EC6348" w:rsidP="00205CCC">
            <w:pPr>
              <w:jc w:val="center"/>
            </w:pPr>
            <w:r>
              <w:t>0.00089</w:t>
            </w:r>
          </w:p>
        </w:tc>
        <w:tc>
          <w:tcPr>
            <w:tcW w:w="672" w:type="pct"/>
            <w:vAlign w:val="center"/>
          </w:tcPr>
          <w:p w14:paraId="1BA13A88" w14:textId="67EDC493" w:rsidR="00EC6348" w:rsidRDefault="00EC6348" w:rsidP="00205CCC">
            <w:pPr>
              <w:jc w:val="center"/>
            </w:pPr>
            <w:r>
              <w:t>NA</w:t>
            </w:r>
          </w:p>
        </w:tc>
        <w:tc>
          <w:tcPr>
            <w:tcW w:w="762" w:type="pct"/>
            <w:vAlign w:val="center"/>
          </w:tcPr>
          <w:p w14:paraId="134F34F9" w14:textId="106B61EE" w:rsidR="00EC6348" w:rsidRDefault="00EC6348" w:rsidP="00205CCC">
            <w:pPr>
              <w:jc w:val="center"/>
            </w:pPr>
            <w:r>
              <w:t>0.0014</w:t>
            </w:r>
          </w:p>
        </w:tc>
        <w:tc>
          <w:tcPr>
            <w:tcW w:w="917" w:type="pct"/>
            <w:vAlign w:val="center"/>
          </w:tcPr>
          <w:p w14:paraId="60AFE575" w14:textId="3DFB6725" w:rsidR="00EC6348" w:rsidRDefault="00EC6348" w:rsidP="00205CCC">
            <w:pPr>
              <w:jc w:val="center"/>
            </w:pPr>
            <w:r>
              <w:t>0.00015</w:t>
            </w:r>
          </w:p>
        </w:tc>
        <w:tc>
          <w:tcPr>
            <w:tcW w:w="842" w:type="pct"/>
            <w:vAlign w:val="center"/>
          </w:tcPr>
          <w:p w14:paraId="5702B1C3" w14:textId="42F22174" w:rsidR="00EC6348" w:rsidRDefault="00EC6348" w:rsidP="00205CCC">
            <w:pPr>
              <w:jc w:val="center"/>
            </w:pPr>
            <w:r>
              <w:t>0.00007</w:t>
            </w:r>
          </w:p>
        </w:tc>
      </w:tr>
      <w:tr w:rsidR="00EC6348" w14:paraId="57E820AF" w14:textId="77777777" w:rsidTr="00205CCC">
        <w:tc>
          <w:tcPr>
            <w:tcW w:w="1491" w:type="pct"/>
            <w:vAlign w:val="center"/>
          </w:tcPr>
          <w:p w14:paraId="17F62494" w14:textId="6EF550FB" w:rsidR="00EC6348" w:rsidRPr="00205CCC" w:rsidRDefault="00EC6348" w:rsidP="00205CCC">
            <w:pPr>
              <w:jc w:val="center"/>
              <w:rPr>
                <w:i/>
                <w:iCs/>
              </w:rPr>
            </w:pPr>
            <w:r w:rsidRPr="00205CCC">
              <w:rPr>
                <w:i/>
                <w:iCs/>
              </w:rPr>
              <w:t>Staphylococcus aureus</w:t>
            </w:r>
          </w:p>
        </w:tc>
        <w:tc>
          <w:tcPr>
            <w:tcW w:w="316" w:type="pct"/>
            <w:vAlign w:val="center"/>
          </w:tcPr>
          <w:p w14:paraId="58E60EA4" w14:textId="140FCAC5" w:rsidR="00EC6348" w:rsidRDefault="00EC6348" w:rsidP="00205CCC">
            <w:pPr>
              <w:jc w:val="center"/>
            </w:pPr>
            <w:r>
              <w:t>0.000089</w:t>
            </w:r>
          </w:p>
        </w:tc>
        <w:tc>
          <w:tcPr>
            <w:tcW w:w="672" w:type="pct"/>
            <w:vAlign w:val="center"/>
          </w:tcPr>
          <w:p w14:paraId="0CCC915B" w14:textId="07B3CE32" w:rsidR="00EC6348" w:rsidRDefault="00EC6348" w:rsidP="00205CCC">
            <w:pPr>
              <w:jc w:val="center"/>
            </w:pPr>
            <w:r>
              <w:t>0.0001</w:t>
            </w:r>
          </w:p>
        </w:tc>
        <w:tc>
          <w:tcPr>
            <w:tcW w:w="762" w:type="pct"/>
            <w:vAlign w:val="center"/>
          </w:tcPr>
          <w:p w14:paraId="1EF1197E" w14:textId="60B7BF44" w:rsidR="00EC6348" w:rsidRDefault="00EC6348" w:rsidP="00205CCC">
            <w:pPr>
              <w:jc w:val="center"/>
            </w:pPr>
            <w:r>
              <w:t>0.0001</w:t>
            </w:r>
          </w:p>
        </w:tc>
        <w:tc>
          <w:tcPr>
            <w:tcW w:w="917" w:type="pct"/>
            <w:vAlign w:val="center"/>
          </w:tcPr>
          <w:p w14:paraId="226BAA8D" w14:textId="45E0BFB1" w:rsidR="00EC6348" w:rsidRDefault="00EC6348" w:rsidP="00205CCC">
            <w:pPr>
              <w:jc w:val="center"/>
            </w:pPr>
            <w:r>
              <w:t>0.0001</w:t>
            </w:r>
          </w:p>
        </w:tc>
        <w:tc>
          <w:tcPr>
            <w:tcW w:w="842" w:type="pct"/>
            <w:vAlign w:val="center"/>
          </w:tcPr>
          <w:p w14:paraId="177AAA68" w14:textId="6F1BF25B" w:rsidR="00EC6348" w:rsidRDefault="00EC6348" w:rsidP="00205CCC">
            <w:pPr>
              <w:jc w:val="center"/>
            </w:pPr>
            <w:r>
              <w:t>0.0001</w:t>
            </w:r>
          </w:p>
        </w:tc>
      </w:tr>
    </w:tbl>
    <w:p w14:paraId="453EE94C" w14:textId="0F11F604" w:rsidR="00EC6348" w:rsidRPr="00EC6348" w:rsidRDefault="00EC6348" w:rsidP="00205CCC">
      <w:pPr>
        <w:pStyle w:val="Caption"/>
        <w:keepNext/>
        <w:spacing w:line="360" w:lineRule="auto"/>
        <w:jc w:val="both"/>
      </w:pPr>
      <w:r w:rsidRPr="00EC6348">
        <w:rPr>
          <w:vertAlign w:val="superscript"/>
        </w:rPr>
        <w:t>1</w:t>
      </w:r>
      <w:r w:rsidRPr="00EC6348">
        <w:t xml:space="preserve"> </w:t>
      </w:r>
      <w:r w:rsidRPr="00EC6348">
        <w:t>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w:t>
      </w:r>
      <w:r w:rsidRPr="00EC6348">
        <w:t>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w:t>
      </w:r>
      <w:r w:rsidRPr="00EC6348">
        <w:t xml:space="preserve">The theoretical composition in terms of cell number was calculated from theoretical genomic </w:t>
      </w:r>
      <w:r w:rsidRPr="00EC6348">
        <w:lastRenderedPageBreak/>
        <w:t>DNA composition with the following formula: cell number = total genomic DNA (g) × unit conversion constant (bp/g) / genome size (bp)/ploidy.</w:t>
      </w:r>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mbar</w:t>
      </w:r>
      <w:r w:rsidR="00776123" w:rsidRPr="00776123">
        <w:t xml:space="preserve"> </w:t>
      </w:r>
      <w:r w:rsidR="00776123">
        <w:t xml:space="preserve">Welch </w:t>
      </w:r>
      <w:r w:rsidR="00776123" w:rsidRPr="00776123">
        <w:t>WOB-L® Dry Vacuum Pump</w:t>
      </w:r>
      <w:r w:rsidR="00776123">
        <w:t xml:space="preserve"> (</w:t>
      </w:r>
      <w:r w:rsidR="00776123">
        <w:t>VWR International</w:t>
      </w:r>
      <w:r w:rsidR="00776123">
        <w:t>;</w:t>
      </w:r>
      <w:r w:rsidR="00776123">
        <w:t xml:space="preserve"> </w:t>
      </w:r>
      <w:r w:rsidR="00776123">
        <w:t xml:space="preserve">Cat # </w:t>
      </w:r>
      <w:r w:rsidR="00776123" w:rsidRPr="00776123">
        <w:t>80077-612</w:t>
      </w:r>
      <w:r w:rsidR="00776123">
        <w:t>;</w:t>
      </w:r>
      <w:r w:rsidR="00776123">
        <w:t xml:space="preserve"> Mississauga</w:t>
      </w:r>
      <w:r w:rsidR="00776123">
        <w:t>;</w:t>
      </w:r>
      <w:r w:rsidR="00776123">
        <w:t xml:space="preserve"> ON </w:t>
      </w:r>
      <w:r w:rsidR="00776123">
        <w:t>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 xml:space="preserve">O mixes </w:t>
      </w:r>
      <w:r>
        <w:t>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w:t>
      </w:r>
      <w:r>
        <w:t xml:space="preserve">fish tank water </w:t>
      </w:r>
      <w:r w:rsidR="00EC6348">
        <w:t xml:space="preserve">an </w:t>
      </w:r>
      <w:r>
        <w:t xml:space="preserve">added a negative </w:t>
      </w:r>
      <w:r w:rsidR="001B2FBE">
        <w:t xml:space="preserve">filtration </w:t>
      </w:r>
      <w:r>
        <w:t xml:space="preserve">control by </w:t>
      </w:r>
      <w:r>
        <w:t xml:space="preserve">treating an </w:t>
      </w:r>
      <w:r w:rsidR="00EC6348">
        <w:t xml:space="preserve">additional filter the same way as the other </w:t>
      </w:r>
      <w:r>
        <w:t>filters</w:t>
      </w:r>
      <w:r w:rsidR="00EC6348">
        <w:t xml:space="preserve"> </w:t>
      </w:r>
      <w:r>
        <w:t>without actually filtering water</w:t>
      </w:r>
      <w:r w:rsidR="00EC6348">
        <w:t xml:space="preserve">. </w:t>
      </w:r>
      <w:r w:rsidR="00205CCC">
        <w:t>A</w:t>
      </w:r>
      <w:r w:rsidR="00205CCC">
        <w:t>fter filtration</w:t>
      </w:r>
      <w:r w:rsidR="00205CCC">
        <w:t>, w</w:t>
      </w:r>
      <w:r>
        <w:t xml:space="preserve">e immediately cut each filter into small pieces and </w:t>
      </w:r>
      <w:r w:rsidR="00EC6348">
        <w:t xml:space="preserve">transferred </w:t>
      </w:r>
      <w:r>
        <w:t xml:space="preserve">them </w:t>
      </w:r>
      <w:r w:rsidR="00205CCC">
        <w:t>in</w:t>
      </w:r>
      <w:r>
        <w:t xml:space="preserve">to </w:t>
      </w:r>
      <w:r w:rsidRPr="008F49B7">
        <w:t>ZR BashingBead Lysis Tubes (0.1 &amp; 0.5 mm)</w:t>
      </w:r>
      <w:r>
        <w:t xml:space="preserve"> (</w:t>
      </w:r>
      <w:r w:rsidRPr="00EC6348">
        <w:t>Zymo</w:t>
      </w:r>
      <w:r>
        <w:t xml:space="preserve"> Research</w:t>
      </w:r>
      <w:r>
        <w:t>;</w:t>
      </w:r>
      <w:r>
        <w:t xml:space="preserve"> </w:t>
      </w:r>
      <w:r w:rsidR="00776123">
        <w:t xml:space="preserve">Cat # </w:t>
      </w:r>
      <w:r w:rsidR="00776123" w:rsidRPr="00776123">
        <w:t>S6012-50</w:t>
      </w:r>
      <w:r w:rsidR="00776123">
        <w:t xml:space="preserve">; </w:t>
      </w:r>
      <w:r>
        <w:t>Irvine</w:t>
      </w:r>
      <w:r>
        <w:t>;</w:t>
      </w:r>
      <w:r>
        <w:t xml:space="preserve"> CA U.S.A.</w:t>
      </w:r>
      <w:r>
        <w:t xml:space="preserve">) which were prepared with 1 mL of </w:t>
      </w:r>
      <w:r>
        <w:t>DNA/RNA Shield</w:t>
      </w:r>
      <w:r>
        <w:t xml:space="preserve">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BashingBead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w:t>
      </w:r>
      <w:r>
        <w:t xml:space="preserve">(Scientific Industries, Inc.; </w:t>
      </w:r>
      <w:r w:rsidR="00776123">
        <w:t>Cat #</w:t>
      </w:r>
      <w:r w:rsidR="00776123" w:rsidRPr="00776123">
        <w:t xml:space="preserve"> SI</w:t>
      </w:r>
      <w:r w:rsidR="00205CCC">
        <w:noBreakHyphen/>
      </w:r>
      <w:r w:rsidR="00776123" w:rsidRPr="00776123">
        <w:t>H524</w:t>
      </w:r>
      <w:r w:rsidR="00776123">
        <w:t xml:space="preserve">; </w:t>
      </w:r>
      <w:r>
        <w:t>Burlington; NY U.S.A.)</w:t>
      </w:r>
      <w:r>
        <w:t xml:space="preserve">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Quick-DNA/RNA Microprep Plus Kit</w:t>
      </w:r>
      <w:r>
        <w:t xml:space="preserve"> </w:t>
      </w:r>
      <w:r>
        <w:t xml:space="preserve">(Zymo Research; </w:t>
      </w:r>
      <w:r w:rsidR="00776123">
        <w:t xml:space="preserve">Cat # </w:t>
      </w:r>
      <w:r w:rsidR="00776123" w:rsidRPr="00776123">
        <w:t>D7005</w:t>
      </w:r>
      <w:r w:rsidR="00776123">
        <w:t xml:space="preserve">; </w:t>
      </w:r>
      <w:r>
        <w:t>Irvine; CA U.S.A.)</w:t>
      </w:r>
      <w:r>
        <w:t>, which was provided as a free sample by the manufacturer</w:t>
      </w:r>
      <w:r w:rsidR="00906044">
        <w:t>. We</w:t>
      </w:r>
      <w:r>
        <w:t xml:space="preserve"> added a purification step using </w:t>
      </w:r>
      <w:r w:rsidRPr="008F49B7">
        <w:t xml:space="preserve">Zymo-Spin </w:t>
      </w:r>
      <w:r w:rsidRPr="008F49B7">
        <w:lastRenderedPageBreak/>
        <w:t>II</w:t>
      </w:r>
      <w:r w:rsidR="00205CCC">
        <w:noBreakHyphen/>
      </w:r>
      <w:r w:rsidRPr="008F49B7">
        <w:t>µHRC Filters</w:t>
      </w:r>
      <w:r>
        <w:t xml:space="preserve"> </w:t>
      </w:r>
      <w:r>
        <w:t xml:space="preserve">(Zymo Research; </w:t>
      </w:r>
      <w:r w:rsidR="00776123">
        <w:t xml:space="preserve">Cat # </w:t>
      </w:r>
      <w:r w:rsidR="00776123" w:rsidRPr="00776123">
        <w:t>C1059-50</w:t>
      </w:r>
      <w:r w:rsidR="00776123">
        <w:t xml:space="preserve">; </w:t>
      </w:r>
      <w:r>
        <w:t>Irvine; CA U.S.A.)</w:t>
      </w:r>
      <w:r>
        <w:t xml:space="preserve">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t>
      </w:r>
      <w:r w:rsidR="001B2FBE">
        <w:t xml:space="preserve">We </w:t>
      </w:r>
      <w:r w:rsidR="00E601D1">
        <w:t>extracted</w:t>
      </w:r>
      <w:r w:rsidR="001B2FBE">
        <w:t xml:space="preserve"> the two types of samples on two different days</w:t>
      </w:r>
      <w:r w:rsidR="001B2FBE">
        <w:t xml:space="preserve">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r w:rsidRPr="00906044">
        <w:t>Génome Québec</w:t>
      </w:r>
      <w:r w:rsidRPr="00906044">
        <w:t xml:space="preserve">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r w:rsidRPr="00906044">
        <w:rPr>
          <w:highlight w:val="yellow"/>
        </w:rPr>
        <w:t xml:space="preserve">with </w:t>
      </w:r>
      <w:r w:rsidRPr="00906044">
        <w:rPr>
          <w:highlight w:val="yellow"/>
        </w:rPr>
        <w:t>NEB Ultra II</w:t>
      </w:r>
      <w:r w:rsidRPr="00906044">
        <w:rPr>
          <w:highlight w:val="yellow"/>
        </w:rPr>
        <w:t xml:space="preserve"> </w:t>
      </w:r>
      <w:r>
        <w:t>and</w:t>
      </w:r>
      <w:r w:rsidR="00205CCC">
        <w:t xml:space="preserve"> the </w:t>
      </w:r>
      <w:r>
        <w:t>RNA librar</w:t>
      </w:r>
      <w:r w:rsidR="00205CCC">
        <w:t>y</w:t>
      </w:r>
      <w:r>
        <w:t xml:space="preserve"> </w:t>
      </w:r>
      <w:r w:rsidRPr="00906044">
        <w:rPr>
          <w:highlight w:val="yellow"/>
        </w:rPr>
        <w:t xml:space="preserve">with </w:t>
      </w:r>
      <w:r w:rsidRPr="00906044">
        <w:rPr>
          <w:highlight w:val="yellow"/>
        </w:rPr>
        <w:t>NEB stranded total RNA library preparation</w:t>
      </w:r>
      <w:r w:rsidR="00205CCC">
        <w:t xml:space="preserve"> while skipping the</w:t>
      </w:r>
      <w:r w:rsidR="00205CCC">
        <w:t xml:space="preserve"> mRNA enrichment</w:t>
      </w:r>
      <w:r w:rsidR="00205CCC">
        <w:t xml:space="preserve">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paired-end reads, both libraries were sequenced on one </w:t>
      </w:r>
      <w:r w:rsidR="00E05CD2">
        <w:t xml:space="preserve">Illumina </w:t>
      </w:r>
      <w:r>
        <w:t>MiSeq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49EFA5C3" w14:textId="77777777" w:rsidR="007032DD" w:rsidRDefault="00E05CD2" w:rsidP="001B2FBE">
      <w:pPr>
        <w:spacing w:line="360" w:lineRule="auto"/>
        <w:jc w:val="both"/>
      </w:pPr>
      <w:r w:rsidRPr="00E05CD2">
        <w:t>﻿</w:t>
      </w:r>
      <w:r w:rsidR="007A090D">
        <w:tab/>
      </w:r>
      <w:r w:rsidR="007032DD" w:rsidRPr="007032DD">
        <w:rPr>
          <w:highlight w:val="yellow"/>
        </w:rPr>
        <w:t>All MinION nanopore filtered reads analyzed in this project were deposited in the NCBI SRA database (https://www.ncbi.nlm.nih.gov/sra). The data of the barcodes test run was deposited under Bioproject PRJNA627087 (samples accession numbers: SRR11581740 - SRR11581744). The data of the plastic and water samples was deposited under Bioproject PRJNA625720 (samples accession numbers: SRR11554946 - SRR11554965).</w:t>
      </w:r>
    </w:p>
    <w:p w14:paraId="79D05422" w14:textId="6E3387DA" w:rsidR="008F49B7" w:rsidRDefault="00E05CD2" w:rsidP="001B2FBE">
      <w:pPr>
        <w:spacing w:line="360" w:lineRule="auto"/>
        <w:jc w:val="both"/>
      </w:pPr>
      <w:r w:rsidRPr="00E05CD2">
        <w:t xml:space="preserve">We obtained </w:t>
      </w:r>
      <w:r w:rsidRPr="00E05CD2">
        <w:rPr>
          <w:highlight w:val="yellow"/>
        </w:rPr>
        <w:t>XXX</w:t>
      </w:r>
      <w:r w:rsidRPr="00E05CD2">
        <w:t xml:space="preserve"> paired</w:t>
      </w:r>
      <w:r>
        <w:t>-end</w:t>
      </w:r>
      <w:r w:rsidRPr="00E05CD2">
        <w:t xml:space="preserve"> sequences (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how much will it vary because of our normalization method?]</w:t>
      </w:r>
      <w:r w:rsidR="00205CCC">
        <w:t>,</w:t>
      </w:r>
      <w:r w:rsidRPr="00E05CD2">
        <w:t xml:space="preserve"> and</w:t>
      </w:r>
      <w:r>
        <w:t xml:space="preserve"> processed them in fi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r>
        <w:t xml:space="preserve">Trimmomatic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8D510C" w:rsidRPr="00205CCC">
        <w:t>.</w:t>
      </w:r>
      <w:r w:rsidR="008D510C">
        <w:t xml:space="preserve"> For step two (</w:t>
      </w:r>
      <w:r w:rsidR="002E3D51">
        <w:t>rRNA sorting</w:t>
      </w:r>
      <w:r w:rsidR="008D510C">
        <w:t>), we used four approaches:</w:t>
      </w:r>
      <w:r w:rsidR="002E3D51">
        <w:t xml:space="preserve"> alignment-based </w:t>
      </w:r>
      <w:r w:rsidR="002E3D51">
        <w:t>–</w:t>
      </w:r>
      <w:r w:rsidR="002E3D51">
        <w:t xml:space="preserve"> SortMeRNA </w:t>
      </w:r>
      <w:r w:rsidR="002E3D51">
        <w:fldChar w:fldCharType="begin" w:fldLock="1"/>
      </w:r>
      <w:r w:rsidR="002E3D51">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2E3D51">
        <w:fldChar w:fldCharType="separate"/>
      </w:r>
      <w:r w:rsidR="002E3D51" w:rsidRPr="002E3D51">
        <w:rPr>
          <w:noProof/>
        </w:rPr>
        <w:t>(Kopylova et al., 2012)</w:t>
      </w:r>
      <w:r w:rsidR="002E3D51">
        <w:fldChar w:fldCharType="end"/>
      </w:r>
      <w:r w:rsidR="002E3D51">
        <w:t xml:space="preserve">, HMM-based </w:t>
      </w:r>
      <w:r w:rsidR="002E3D51">
        <w:t>–</w:t>
      </w:r>
      <w:r w:rsidR="002E3D51">
        <w:t xml:space="preserve"> barrnap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2E3D51">
        <w:t xml:space="preserve">, kmer-based – rRNAFilter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2E3D51">
        <w:t>, and no sorting</w:t>
      </w:r>
      <w:r w:rsidR="008D510C">
        <w:t xml:space="preserve">. </w:t>
      </w:r>
      <w:r w:rsidR="00205CCC">
        <w:t>A</w:t>
      </w:r>
      <w:r w:rsidR="00205CCC" w:rsidRPr="00776123">
        <w:t xml:space="preserve">ll </w:t>
      </w:r>
      <w:r w:rsidR="00205CCC">
        <w:t xml:space="preserve">resulting </w:t>
      </w:r>
      <w:r w:rsidR="00205CCC" w:rsidRPr="00776123">
        <w:t xml:space="preserve">reads </w:t>
      </w:r>
      <w:r w:rsidR="00205CCC">
        <w:t xml:space="preserve">after performing step one and two were separately pooled based on the </w:t>
      </w:r>
      <w:r w:rsidR="00205CCC" w:rsidRPr="00776123">
        <w:t>two sample types</w:t>
      </w:r>
      <w:r w:rsidR="00205CCC">
        <w:t xml:space="preserve"> and </w:t>
      </w:r>
      <w:r w:rsidR="00205CCC">
        <w:lastRenderedPageBreak/>
        <w:t>the pooled reads were used in</w:t>
      </w:r>
      <w:r w:rsidR="008D510C">
        <w:t xml:space="preserve"> step three (a</w:t>
      </w:r>
      <w:r w:rsidR="002E3D51">
        <w:t>ssembly</w:t>
      </w:r>
      <w:r w:rsidR="008D510C">
        <w:t>)</w:t>
      </w:r>
      <w:r w:rsidR="00205CCC">
        <w:t>, for which</w:t>
      </w:r>
      <w:r w:rsidR="008D510C">
        <w:t xml:space="preserve"> we used</w:t>
      </w:r>
      <w:r w:rsidR="002E3D51">
        <w:t xml:space="preserve"> four DNA assembler</w:t>
      </w:r>
      <w:r w:rsidR="008D510C">
        <w:t>s,</w:t>
      </w:r>
      <w:r w:rsidR="002E3D51">
        <w:t xml:space="preserve"> SPAdes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2E3D51">
        <w:t xml:space="preserve">, metaSPAdes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2E3D51">
        <w:t xml:space="preserve">, 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2E3D51">
        <w:t xml:space="preserve">, 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8D510C">
        <w:t>,</w:t>
      </w:r>
      <w:r w:rsidR="002E3D51">
        <w:t xml:space="preserve"> and fo</w:t>
      </w:r>
      <w:r w:rsidR="008D510C">
        <w:t>u</w:t>
      </w:r>
      <w:r w:rsidR="002E3D51">
        <w:t>r RNA assembler</w:t>
      </w:r>
      <w:r w:rsidR="008D510C">
        <w:t>s,</w:t>
      </w:r>
      <w:r w:rsidR="002E3D51">
        <w:t xml:space="preserve"> Trinity </w:t>
      </w:r>
      <w:r w:rsidR="002E3D51">
        <w:fldChar w:fldCharType="begin" w:fldLock="1"/>
      </w:r>
      <w:r w:rsidR="002E3D51">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Brian J. Haas, Moran Yassour Joshua Z. Levin, Dawn A. Thompson, Ido Amit, Xian Adiconis, Lin Fan, Raktima Raychowdhury, Qiandong Zeng, Zehua Chen, Evan Mauceli, Nir Hacohen, Andreas Gnirke, Nicholas Rhind, Federica di Palma, Bruce W.","given":"Nir","non-dropping-particle":"","parse-names":false,"suffix":""},{"dropping-particle":"","family":"Friedman","given":"and Aviv Rege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2E3D51">
        <w:t xml:space="preserve">, rnaSPAdes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2E3D51">
        <w:t xml:space="preserve">, IDBA-tran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and</w:t>
      </w:r>
      <w:r w:rsidR="002E3D51">
        <w:t xml:space="preserve"> </w:t>
      </w:r>
      <w:r w:rsidR="002E3D51" w:rsidRPr="002E3D51">
        <w:t>Trans-ABySS</w:t>
      </w:r>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8D510C" w:rsidRPr="00776123">
        <w:t>.</w:t>
      </w:r>
      <w:r w:rsidR="00205CCC">
        <w:t xml:space="preserve"> </w:t>
      </w:r>
      <w:r w:rsidR="008D510C" w:rsidRPr="00776123">
        <w:t>For</w:t>
      </w:r>
      <w:r w:rsidR="008D510C">
        <w:t xml:space="preserve"> step four (mapping </w:t>
      </w:r>
      <w:r w:rsidR="00205CCC">
        <w:t xml:space="preserve">individual sample </w:t>
      </w:r>
      <w:r w:rsidR="008D510C">
        <w:t xml:space="preserve">reads back to scaffolds), we used two programs, 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and 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8D510C">
        <w:t xml:space="preserve">. For step five (taxonomic </w:t>
      </w:r>
      <w:r w:rsidR="007A090D">
        <w:t>classification</w:t>
      </w:r>
      <w:r w:rsidR="008D510C">
        <w:t xml:space="preserve">), we used the reference databases NCBI nt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03 Feb 2020, and the reference database SILVA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16 Dec 2019. We used four approaches for </w:t>
      </w:r>
      <w:r w:rsidR="00776123">
        <w:t xml:space="preserve">the </w:t>
      </w:r>
      <w:r w:rsidR="008D510C">
        <w:t xml:space="preserve">taxonomic </w:t>
      </w:r>
      <w:r w:rsidR="007A090D">
        <w:t>classification</w:t>
      </w:r>
      <w:r w:rsidR="008D510C">
        <w:t xml:space="preserve">: </w:t>
      </w:r>
      <w:r w:rsidR="00776123">
        <w:t>kraken2</w:t>
      </w:r>
      <w:r w:rsidR="00776123">
        <w:t xml:space="preserve">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76123">
        <w:t xml:space="preserve">, </w:t>
      </w:r>
      <w:r w:rsidR="00776123">
        <w:t>C</w:t>
      </w:r>
      <w:r w:rsidR="00776123">
        <w:t>entrifuge</w:t>
      </w:r>
      <w:r w:rsidR="00776123">
        <w:t xml:space="preserv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76123">
        <w:t xml:space="preserve">, </w:t>
      </w:r>
      <w:r w:rsidR="008D510C">
        <w:t xml:space="preserve">BLAST </w:t>
      </w:r>
      <w:r w:rsidR="00776123">
        <w:fldChar w:fldCharType="begin" w:fldLock="1"/>
      </w:r>
      <w:r w:rsidR="00776123">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76123">
        <w:fldChar w:fldCharType="separate"/>
      </w:r>
      <w:r w:rsidR="00776123" w:rsidRPr="00776123">
        <w:rPr>
          <w:noProof/>
        </w:rPr>
        <w:t>(Altschul et al., 1990)</w:t>
      </w:r>
      <w:r w:rsidR="00776123">
        <w:fldChar w:fldCharType="end"/>
      </w:r>
      <w:r w:rsidR="00205CCC">
        <w:t xml:space="preserve"> </w:t>
      </w:r>
      <w:r w:rsidR="00776123">
        <w:t>with an E-value cut-off of e</w:t>
      </w:r>
      <w:r w:rsidR="00205CCC">
        <w:t>-</w:t>
      </w:r>
      <w:r w:rsidR="00776123">
        <w:t xml:space="preserve">05 </w:t>
      </w:r>
      <w:r w:rsidR="008D510C">
        <w:t>and keeping the hit with the highest bitscore</w:t>
      </w:r>
      <w:r w:rsidR="00776123">
        <w:t xml:space="preserve"> per sequence</w:t>
      </w:r>
      <w:r w:rsidR="008D510C">
        <w:t xml:space="preserve">, </w:t>
      </w:r>
      <w:r w:rsidR="00776123">
        <w:t xml:space="preserve">and </w:t>
      </w:r>
      <w:r w:rsidR="008D510C">
        <w:t xml:space="preserve">BLAST </w:t>
      </w:r>
      <w:r w:rsidR="00776123">
        <w:t xml:space="preserve">with an </w:t>
      </w:r>
      <w:r w:rsidR="00776123">
        <w:t>E</w:t>
      </w:r>
      <w:r w:rsidR="00776123">
        <w:t xml:space="preserve">-value </w:t>
      </w:r>
      <w:r w:rsidR="00776123">
        <w:t>cut-off</w:t>
      </w:r>
      <w:r w:rsidR="00776123">
        <w:t xml:space="preserve"> of e</w:t>
      </w:r>
      <w:r w:rsidR="00205CCC">
        <w:t>-</w:t>
      </w:r>
      <w:r w:rsidR="00776123">
        <w:t xml:space="preserve">05 </w:t>
      </w:r>
      <w:r w:rsidR="008D510C">
        <w:t>and filtering the hits with an in-house script (based on steps performed by the program CREST</w:t>
      </w:r>
      <w:r w:rsidR="00776123">
        <w:t xml:space="preserve"> </w:t>
      </w:r>
      <w:r w:rsidR="00776123">
        <w:fldChar w:fldCharType="begin" w:fldLock="1"/>
      </w:r>
      <w:r w:rsidR="00776123">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bitscore of 155, only keeping hits within 2% of the best bitscore of each sequence, applying a cut-off for taxonomic ranks based on </w:t>
      </w:r>
      <w:r w:rsidR="00776123">
        <w:t xml:space="preserve">BLAST </w:t>
      </w:r>
      <w:r w:rsidR="008D510C">
        <w:t>pident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nt, we standardized the taxonomy by translating </w:t>
      </w:r>
      <w:r w:rsidR="00205CCC">
        <w:t xml:space="preserve">the taxonomy of </w:t>
      </w:r>
      <w:r>
        <w:t>all SILVA hits into NCBI staxids using an in-house script.</w:t>
      </w:r>
    </w:p>
    <w:p w14:paraId="44547772" w14:textId="571D977C"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as well as the scripts for translating SILVA taxonomy to NCBI staxids,</w:t>
      </w:r>
      <w:r>
        <w:t xml:space="preserve"> </w:t>
      </w:r>
      <w:r w:rsidR="00776123">
        <w:t>are</w:t>
      </w:r>
      <w:r>
        <w:t xml:space="preserve"> available on GitHub (XXX).</w:t>
      </w:r>
    </w:p>
    <w:p w14:paraId="2DCC620E" w14:textId="578C9215" w:rsidR="008D510C" w:rsidRDefault="008D510C" w:rsidP="00E05CD2">
      <w:pPr>
        <w:spacing w:line="360" w:lineRule="auto"/>
      </w:pPr>
    </w:p>
    <w:p w14:paraId="46CD1229" w14:textId="6B709F5C" w:rsidR="00776123" w:rsidRPr="00776123" w:rsidRDefault="00776123" w:rsidP="00E05CD2">
      <w:pPr>
        <w:spacing w:line="360" w:lineRule="auto"/>
        <w:rPr>
          <w:i/>
          <w:iCs/>
        </w:rPr>
      </w:pPr>
      <w:r w:rsidRPr="00776123">
        <w:rPr>
          <w:i/>
          <w:iCs/>
        </w:rPr>
        <w:t>Statistical evaluation</w:t>
      </w:r>
    </w:p>
    <w:p w14:paraId="5A9E7CE3" w14:textId="1AAF9A0A" w:rsidR="00776123" w:rsidRDefault="00776123" w:rsidP="00E05CD2">
      <w:pPr>
        <w:spacing w:line="360" w:lineRule="auto"/>
      </w:pPr>
      <w:r w:rsidRPr="007032DD">
        <w:rPr>
          <w:highlight w:val="yellow"/>
        </w:rPr>
        <w:t>XXX</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0257128F" w14:textId="75DA6B0D" w:rsidR="007A090D" w:rsidRDefault="004C284B" w:rsidP="007032DD">
      <w:pPr>
        <w:pStyle w:val="ListParagraph"/>
        <w:numPr>
          <w:ilvl w:val="0"/>
          <w:numId w:val="2"/>
        </w:numPr>
        <w:spacing w:line="360" w:lineRule="auto"/>
      </w:pPr>
      <w:r>
        <w:t>Give standardized information about the samples according to (Yilmaz et al. 2011) MIxS specifications</w:t>
      </w:r>
    </w:p>
    <w:p w14:paraId="466232E1" w14:textId="77777777" w:rsidR="007A090D" w:rsidRDefault="007A090D">
      <w:r>
        <w:br w:type="page"/>
      </w:r>
    </w:p>
    <w:p w14:paraId="5C0E405C" w14:textId="77777777" w:rsidR="007A090D" w:rsidRDefault="007A090D" w:rsidP="007A090D">
      <w:pPr>
        <w:keepNext/>
        <w:spacing w:line="360" w:lineRule="auto"/>
      </w:pPr>
      <w:r>
        <w:rPr>
          <w:noProof/>
        </w:rPr>
        <w:lastRenderedPageBreak/>
        <w:drawing>
          <wp:inline distT="0" distB="0" distL="0" distR="0" wp14:anchorId="5115C24F" wp14:editId="5342929F">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6">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5E4F7E4B" w14:textId="4F2928CA" w:rsidR="004C284B" w:rsidRDefault="007A090D" w:rsidP="007A090D">
      <w:pPr>
        <w:pStyle w:val="Caption"/>
      </w:pPr>
      <w:r>
        <w:t xml:space="preserve">Figure </w:t>
      </w:r>
      <w:r>
        <w:fldChar w:fldCharType="begin"/>
      </w:r>
      <w:r>
        <w:instrText xml:space="preserve"> SEQ Figure \* ARABIC </w:instrText>
      </w:r>
      <w:r>
        <w:fldChar w:fldCharType="separate"/>
      </w:r>
      <w:r>
        <w:rPr>
          <w:noProof/>
        </w:rPr>
        <w:t>1</w:t>
      </w:r>
      <w:r>
        <w:fldChar w:fldCharType="end"/>
      </w:r>
      <w:r>
        <w:t>: Study workflow</w:t>
      </w:r>
    </w:p>
    <w:p w14:paraId="3AEA54E3" w14:textId="1A117233" w:rsidR="003124FC" w:rsidRDefault="003124FC" w:rsidP="00E05CD2">
      <w:pPr>
        <w:spacing w:line="360" w:lineRule="auto"/>
      </w:pPr>
      <w:r>
        <w:rPr>
          <w:noProof/>
        </w:rPr>
        <w:lastRenderedPageBreak/>
        <w:drawing>
          <wp:inline distT="0" distB="0" distL="0" distR="0" wp14:anchorId="426DFACD" wp14:editId="2A56BCE9">
            <wp:extent cx="5943600" cy="450341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df"/>
                    <pic:cNvPicPr/>
                  </pic:nvPicPr>
                  <pic:blipFill>
                    <a:blip r:embed="rId7">
                      <a:extLst>
                        <a:ext uri="{28A0092B-C50C-407E-A947-70E740481C1C}">
                          <a14:useLocalDpi xmlns:a14="http://schemas.microsoft.com/office/drawing/2010/main" val="0"/>
                        </a:ext>
                      </a:extLst>
                    </a:blip>
                    <a:stretch>
                      <a:fillRect/>
                    </a:stretch>
                  </pic:blipFill>
                  <pic:spPr>
                    <a:xfrm>
                      <a:off x="0" y="0"/>
                      <a:ext cx="5957258" cy="4513767"/>
                    </a:xfrm>
                    <a:prstGeom prst="rect">
                      <a:avLst/>
                    </a:prstGeom>
                  </pic:spPr>
                </pic:pic>
              </a:graphicData>
            </a:graphic>
          </wp:inline>
        </w:drawing>
      </w:r>
      <w:r>
        <w:br w:type="page"/>
      </w:r>
    </w:p>
    <w:p w14:paraId="08E79A26" w14:textId="1821ED53" w:rsidR="00776123" w:rsidRDefault="00776123" w:rsidP="001B2FBE">
      <w:pPr>
        <w:pStyle w:val="Heading1"/>
      </w:pPr>
      <w:r>
        <w:lastRenderedPageBreak/>
        <w:t>Results</w:t>
      </w:r>
      <w:r>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42DFC333" w:rsidR="00AE1B39" w:rsidRDefault="00AE1B39" w:rsidP="00E05CD2">
      <w:pPr>
        <w:spacing w:line="360" w:lineRule="auto"/>
      </w:pPr>
      <w:r>
        <w:t>Shotgun sequencing will highly favour microbes, and metazoans living in an ecosystem will be likely very underrepresented.</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16E6887C" w:rsidR="00312A0C" w:rsidRDefault="00312A0C" w:rsidP="00E05CD2">
      <w:pPr>
        <w:spacing w:line="360" w:lineRule="auto"/>
      </w:pPr>
      <w:r>
        <w:t>R</w:t>
      </w:r>
      <w:r w:rsidR="004F3EB3">
        <w:t>NA</w:t>
      </w:r>
      <w:r>
        <w:t xml:space="preserve"> hard to handle</w:t>
      </w:r>
      <w:r w:rsidR="004F3EB3">
        <w:t>, short half-life, not feasible for biomonitoring?</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0"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 w:author="Christopher Hempel" w:date="2020-06-11T14:02:00Z"/>
          <w:rFonts w:ascii="Calibri" w:hAnsi="Calibri" w:cs="Calibri"/>
          <w:color w:val="000000" w:themeColor="text1"/>
        </w:rPr>
      </w:pPr>
      <w:commentRangeStart w:id="2"/>
      <w:ins w:id="3"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lastRenderedPageBreak/>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2"/>
        <w:r>
          <w:rPr>
            <w:rStyle w:val="CommentReference"/>
          </w:rPr>
          <w:commentReference w:id="2"/>
        </w:r>
      </w:ins>
    </w:p>
    <w:p w14:paraId="04381090" w14:textId="77777777" w:rsidR="001550E0" w:rsidRDefault="001550E0" w:rsidP="00E05CD2">
      <w:pPr>
        <w:spacing w:line="360" w:lineRule="auto"/>
        <w:ind w:firstLine="720"/>
        <w:jc w:val="both"/>
        <w:rPr>
          <w:ins w:id="4"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5"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6"/>
        <w:r w:rsidRPr="00EB444C">
          <w:rPr>
            <w:rFonts w:ascii="Calibri" w:hAnsi="Calibri" w:cs="Calibri"/>
            <w:color w:val="000000" w:themeColor="text1"/>
          </w:rPr>
          <w:t>HiSeq</w:t>
        </w:r>
        <w:commentRangeEnd w:id="6"/>
        <w:r>
          <w:rPr>
            <w:rStyle w:val="CommentReference"/>
          </w:rPr>
          <w:commentReference w:id="6"/>
        </w:r>
        <w:r w:rsidRPr="00EB444C">
          <w:rPr>
            <w:rFonts w:ascii="Calibri" w:hAnsi="Calibri" w:cs="Calibri"/>
            <w:color w:val="000000" w:themeColor="text1"/>
          </w:rPr>
          <w:t>, NextSeq</w:t>
        </w:r>
        <w:r>
          <w:rPr>
            <w:rFonts w:ascii="Calibri" w:hAnsi="Calibri" w:cs="Calibri"/>
            <w:color w:val="000000" w:themeColor="text1"/>
          </w:rPr>
          <w:t>,</w:t>
        </w:r>
        <w:r w:rsidRPr="00EB444C">
          <w:rPr>
            <w:rFonts w:ascii="Calibri" w:hAnsi="Calibri" w:cs="Calibri"/>
            <w:color w:val="000000" w:themeColor="text1"/>
          </w:rPr>
          <w:t xml:space="preserve"> and NovaSeq</w:t>
        </w:r>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7"/>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7"/>
        <w:r>
          <w:rPr>
            <w:rStyle w:val="CommentReference"/>
          </w:rPr>
          <w:commentReference w:id="7"/>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8"/>
      <w:commentRangeStart w:id="9"/>
      <w:ins w:id="10"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8"/>
        <w:r w:rsidRPr="00E97D19">
          <w:rPr>
            <w:rFonts w:ascii="Calibri" w:hAnsi="Calibri" w:cs="Calibri"/>
            <w:color w:val="000000" w:themeColor="text1"/>
          </w:rPr>
          <w:commentReference w:id="8"/>
        </w:r>
        <w:commentRangeEnd w:id="9"/>
        <w:r w:rsidRPr="00E97D19">
          <w:rPr>
            <w:rFonts w:ascii="Calibri" w:hAnsi="Calibri" w:cs="Calibri"/>
            <w:color w:val="000000" w:themeColor="text1"/>
          </w:rPr>
          <w:commentReference w:id="9"/>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6F02541E" w14:textId="2B76D556" w:rsidR="00776123" w:rsidRPr="00776123" w:rsidRDefault="003A1E4D" w:rsidP="0077612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76123" w:rsidRPr="00776123">
        <w:rPr>
          <w:rFonts w:ascii="Calibri" w:hAnsi="Calibri" w:cs="Calibri"/>
          <w:noProof/>
          <w:lang w:val="en-US"/>
        </w:rPr>
        <w:t xml:space="preserve">Agarwala, R., Barrett, T., Beck, J., Benson, D. A., Bollin, C., Bolton, E., et al. (2016). Database resources of the National Center for Biotechnology Information. </w:t>
      </w:r>
      <w:r w:rsidR="00776123" w:rsidRPr="00776123">
        <w:rPr>
          <w:rFonts w:ascii="Calibri" w:hAnsi="Calibri" w:cs="Calibri"/>
          <w:i/>
          <w:iCs/>
          <w:noProof/>
          <w:lang w:val="en-US"/>
        </w:rPr>
        <w:t>Nucleic Acids Res.</w:t>
      </w:r>
      <w:r w:rsidR="00776123" w:rsidRPr="00776123">
        <w:rPr>
          <w:rFonts w:ascii="Calibri" w:hAnsi="Calibri" w:cs="Calibri"/>
          <w:noProof/>
          <w:lang w:val="en-US"/>
        </w:rPr>
        <w:t xml:space="preserve"> 44, D7–D19. doi:10.1093/nar/gkv1290.</w:t>
      </w:r>
    </w:p>
    <w:p w14:paraId="4761E401"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Alberdi, A., Aizpurua, O., Gilbert, M. T. P., and Bohmann, K. (2018). Scrutinizing key steps for reliable metabarcoding of environmental samples. </w:t>
      </w:r>
      <w:r w:rsidRPr="00776123">
        <w:rPr>
          <w:rFonts w:ascii="Calibri" w:hAnsi="Calibri" w:cs="Calibri"/>
          <w:i/>
          <w:iCs/>
          <w:noProof/>
          <w:lang w:val="en-US"/>
        </w:rPr>
        <w:t>Methods Ecol. Evol.</w:t>
      </w:r>
      <w:r w:rsidRPr="00776123">
        <w:rPr>
          <w:rFonts w:ascii="Calibri" w:hAnsi="Calibri" w:cs="Calibri"/>
          <w:noProof/>
          <w:lang w:val="en-US"/>
        </w:rPr>
        <w:t xml:space="preserve"> 9, 134–147. doi:10.1111/2041-210X.12849.</w:t>
      </w:r>
    </w:p>
    <w:p w14:paraId="1174E3C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Altschul,  stephen F., Gish, W., Miller, W., Myers, E. W., and Lipman, D. J. (1990). Basic Local Alignment Search Tool. </w:t>
      </w:r>
      <w:r w:rsidRPr="00776123">
        <w:rPr>
          <w:rFonts w:ascii="Calibri" w:hAnsi="Calibri" w:cs="Calibri"/>
          <w:i/>
          <w:iCs/>
          <w:noProof/>
          <w:lang w:val="en-US"/>
        </w:rPr>
        <w:t>J. Mol. Biol.</w:t>
      </w:r>
      <w:r w:rsidRPr="00776123">
        <w:rPr>
          <w:rFonts w:ascii="Calibri" w:hAnsi="Calibri" w:cs="Calibri"/>
          <w:noProof/>
          <w:lang w:val="en-US"/>
        </w:rPr>
        <w:t xml:space="preserve"> 215, 403–410.</w:t>
      </w:r>
    </w:p>
    <w:p w14:paraId="4C5385A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76123">
        <w:rPr>
          <w:rFonts w:ascii="Calibri" w:hAnsi="Calibri" w:cs="Calibri"/>
          <w:i/>
          <w:iCs/>
          <w:noProof/>
          <w:lang w:val="en-US"/>
        </w:rPr>
        <w:t>J. Comput. Biol.</w:t>
      </w:r>
      <w:r w:rsidRPr="00776123">
        <w:rPr>
          <w:rFonts w:ascii="Calibri" w:hAnsi="Calibri" w:cs="Calibri"/>
          <w:noProof/>
          <w:lang w:val="en-US"/>
        </w:rPr>
        <w:t xml:space="preserve"> 19, 455–477. doi:10.1089/cmb.2012.0021.</w:t>
      </w:r>
    </w:p>
    <w:p w14:paraId="3B3B96F6"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Bolger, A. M., Lohse, M., and Usadel, B. (2014). Trimmomatic: A flexible trimmer for Illumina sequence data. </w:t>
      </w:r>
      <w:r w:rsidRPr="00776123">
        <w:rPr>
          <w:rFonts w:ascii="Calibri" w:hAnsi="Calibri" w:cs="Calibri"/>
          <w:i/>
          <w:iCs/>
          <w:noProof/>
          <w:lang w:val="en-US"/>
        </w:rPr>
        <w:t>Bioinformatics</w:t>
      </w:r>
      <w:r w:rsidRPr="00776123">
        <w:rPr>
          <w:rFonts w:ascii="Calibri" w:hAnsi="Calibri" w:cs="Calibri"/>
          <w:noProof/>
          <w:lang w:val="en-US"/>
        </w:rPr>
        <w:t xml:space="preserve"> 30, 2114–2120. doi:10.1093/bioinformatics/btu170.</w:t>
      </w:r>
    </w:p>
    <w:p w14:paraId="781B2AC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Bushmanova, E., Antipov, D., Lapidus, A., and Prjibelski, A. D. (2019). rnaSPAdes: A de novo transcriptome assembler and its application to RNA-Seq data. </w:t>
      </w:r>
      <w:r w:rsidRPr="00776123">
        <w:rPr>
          <w:rFonts w:ascii="Calibri" w:hAnsi="Calibri" w:cs="Calibri"/>
          <w:i/>
          <w:iCs/>
          <w:noProof/>
          <w:lang w:val="en-US"/>
        </w:rPr>
        <w:t>Gigascience</w:t>
      </w:r>
      <w:r w:rsidRPr="00776123">
        <w:rPr>
          <w:rFonts w:ascii="Calibri" w:hAnsi="Calibri" w:cs="Calibri"/>
          <w:noProof/>
          <w:lang w:val="en-US"/>
        </w:rPr>
        <w:t xml:space="preserve"> 8, 1–13. doi:10.1093/gigascience/giz100.</w:t>
      </w:r>
    </w:p>
    <w:p w14:paraId="454575E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Carini, P., Marsden, P. J., Leff, J. W., Morgan, E. E., Strickland, M. S., and Fierer, N. (2016). Relic DNA is abundant in soil and obscures estimates of soil microbial diversity. </w:t>
      </w:r>
      <w:r w:rsidRPr="00776123">
        <w:rPr>
          <w:rFonts w:ascii="Calibri" w:hAnsi="Calibri" w:cs="Calibri"/>
          <w:i/>
          <w:iCs/>
          <w:noProof/>
          <w:lang w:val="en-US"/>
        </w:rPr>
        <w:t>Nat. Microbiol.</w:t>
      </w:r>
      <w:r w:rsidRPr="00776123">
        <w:rPr>
          <w:rFonts w:ascii="Calibri" w:hAnsi="Calibri" w:cs="Calibri"/>
          <w:noProof/>
          <w:lang w:val="en-US"/>
        </w:rPr>
        <w:t xml:space="preserve"> 2, 1–6. doi:10.1038/nmicrobiol.2016.242.</w:t>
      </w:r>
    </w:p>
    <w:p w14:paraId="14C8F5C3"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Cordier, T., Lanzén, A., Apothéloz-Perret-Gentil, L., Stoeck, T., and Pawlowski, J. (2019). Embracing Environmental Genomics and Machine Learning for Routine Biomonitoring. </w:t>
      </w:r>
      <w:r w:rsidRPr="00776123">
        <w:rPr>
          <w:rFonts w:ascii="Calibri" w:hAnsi="Calibri" w:cs="Calibri"/>
          <w:i/>
          <w:iCs/>
          <w:noProof/>
          <w:lang w:val="en-US"/>
        </w:rPr>
        <w:t>Trends Microbiol.</w:t>
      </w:r>
      <w:r w:rsidRPr="00776123">
        <w:rPr>
          <w:rFonts w:ascii="Calibri" w:hAnsi="Calibri" w:cs="Calibri"/>
          <w:noProof/>
          <w:lang w:val="en-US"/>
        </w:rPr>
        <w:t xml:space="preserve"> 27, 387–397. doi:10.1016/j.tim.2018.10.012.</w:t>
      </w:r>
    </w:p>
    <w:p w14:paraId="7C890151"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776123">
        <w:rPr>
          <w:rFonts w:ascii="Calibri" w:hAnsi="Calibri" w:cs="Calibri"/>
          <w:i/>
          <w:iCs/>
          <w:noProof/>
          <w:lang w:val="en-US"/>
        </w:rPr>
        <w:t>Preprints</w:t>
      </w:r>
      <w:r w:rsidRPr="00776123">
        <w:rPr>
          <w:rFonts w:ascii="Calibri" w:hAnsi="Calibri" w:cs="Calibri"/>
          <w:noProof/>
          <w:lang w:val="en-US"/>
        </w:rPr>
        <w:t>. doi:10.20944/PREPRINTS202001.0278.V1.</w:t>
      </w:r>
    </w:p>
    <w:p w14:paraId="2F048B92"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Corse, E., Tougard, C., Archambaud-Suard, G., Agnèse, J. F., Messu Mandeng, F. D., Bilong Bilong, C. F., et al. (2019). One-locus-several-primers: A strategy to improve the taxonomic </w:t>
      </w:r>
      <w:r w:rsidRPr="00776123">
        <w:rPr>
          <w:rFonts w:ascii="Calibri" w:hAnsi="Calibri" w:cs="Calibri"/>
          <w:noProof/>
          <w:lang w:val="en-US"/>
        </w:rPr>
        <w:lastRenderedPageBreak/>
        <w:t xml:space="preserve">and haplotypic coverage in diet metabarcoding studies. </w:t>
      </w:r>
      <w:r w:rsidRPr="00776123">
        <w:rPr>
          <w:rFonts w:ascii="Calibri" w:hAnsi="Calibri" w:cs="Calibri"/>
          <w:i/>
          <w:iCs/>
          <w:noProof/>
          <w:lang w:val="en-US"/>
        </w:rPr>
        <w:t>Ecol. Evol.</w:t>
      </w:r>
      <w:r w:rsidRPr="00776123">
        <w:rPr>
          <w:rFonts w:ascii="Calibri" w:hAnsi="Calibri" w:cs="Calibri"/>
          <w:noProof/>
          <w:lang w:val="en-US"/>
        </w:rPr>
        <w:t xml:space="preserve"> 9, 4603–4620. doi:10.1002/ece3.5063.</w:t>
      </w:r>
    </w:p>
    <w:p w14:paraId="5C6B1F5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76123">
        <w:rPr>
          <w:rFonts w:ascii="Calibri" w:hAnsi="Calibri" w:cs="Calibri"/>
          <w:i/>
          <w:iCs/>
          <w:noProof/>
          <w:lang w:val="en-US"/>
        </w:rPr>
        <w:t>Mol. Ecol. Resour.</w:t>
      </w:r>
      <w:r w:rsidRPr="00776123">
        <w:rPr>
          <w:rFonts w:ascii="Calibri" w:hAnsi="Calibri" w:cs="Calibri"/>
          <w:noProof/>
          <w:lang w:val="en-US"/>
        </w:rPr>
        <w:t xml:space="preserve"> 14, 306–323. doi:10.1111/1755-0998.12188.</w:t>
      </w:r>
    </w:p>
    <w:p w14:paraId="149EAC32"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Dextrase, A. J., and Mandrak, N. E. (2006). Impacts of alien invasive species on freshwater fauna at risk in Canada. </w:t>
      </w:r>
      <w:r w:rsidRPr="00776123">
        <w:rPr>
          <w:rFonts w:ascii="Calibri" w:hAnsi="Calibri" w:cs="Calibri"/>
          <w:i/>
          <w:iCs/>
          <w:noProof/>
          <w:lang w:val="en-US"/>
        </w:rPr>
        <w:t>Biol. Invasions</w:t>
      </w:r>
      <w:r w:rsidRPr="00776123">
        <w:rPr>
          <w:rFonts w:ascii="Calibri" w:hAnsi="Calibri" w:cs="Calibri"/>
          <w:noProof/>
          <w:lang w:val="en-US"/>
        </w:rPr>
        <w:t xml:space="preserve"> 8, 13–24. doi:10.1007/s10530-005-0232-2.</w:t>
      </w:r>
    </w:p>
    <w:p w14:paraId="2640AE3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76123">
        <w:rPr>
          <w:rFonts w:ascii="Calibri" w:hAnsi="Calibri" w:cs="Calibri"/>
          <w:i/>
          <w:iCs/>
          <w:noProof/>
          <w:lang w:val="en-US"/>
        </w:rPr>
        <w:t>Biol. Rev. Camb. Philos. Soc.</w:t>
      </w:r>
      <w:r w:rsidRPr="00776123">
        <w:rPr>
          <w:rFonts w:ascii="Calibri" w:hAnsi="Calibri" w:cs="Calibri"/>
          <w:noProof/>
          <w:lang w:val="en-US"/>
        </w:rPr>
        <w:t xml:space="preserve"> 81, 163–182. doi:10.1017/S1464793105006950.</w:t>
      </w:r>
    </w:p>
    <w:p w14:paraId="1A693D3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76123">
        <w:rPr>
          <w:rFonts w:ascii="Calibri" w:hAnsi="Calibri" w:cs="Calibri"/>
          <w:i/>
          <w:iCs/>
          <w:noProof/>
          <w:lang w:val="en-US"/>
        </w:rPr>
        <w:t>PLoS One</w:t>
      </w:r>
      <w:r w:rsidRPr="00776123">
        <w:rPr>
          <w:rFonts w:ascii="Calibri" w:hAnsi="Calibri" w:cs="Calibri"/>
          <w:noProof/>
          <w:lang w:val="en-US"/>
        </w:rPr>
        <w:t xml:space="preserve"> 10, 1–16. doi:10.1371/journal.pone.0130324.</w:t>
      </w:r>
    </w:p>
    <w:p w14:paraId="525E45C4"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Foissner, W., and Berger, H. (1996). A User-Friendly Guide to the Ciliates. </w:t>
      </w:r>
      <w:r w:rsidRPr="00776123">
        <w:rPr>
          <w:rFonts w:ascii="Calibri" w:hAnsi="Calibri" w:cs="Calibri"/>
          <w:i/>
          <w:iCs/>
          <w:noProof/>
          <w:lang w:val="en-US"/>
        </w:rPr>
        <w:t>Freshw. Biol.</w:t>
      </w:r>
      <w:r w:rsidRPr="00776123">
        <w:rPr>
          <w:rFonts w:ascii="Calibri" w:hAnsi="Calibri" w:cs="Calibri"/>
          <w:noProof/>
          <w:lang w:val="en-US"/>
        </w:rPr>
        <w:t xml:space="preserve"> 35, 375–482.</w:t>
      </w:r>
    </w:p>
    <w:p w14:paraId="05A7416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Geisen, S., Tveit, A. T., Clark, I. M., Richter, A., Svenning, M. M., Bonkowski, M., et al. (2015). Metatranscriptomic census of active protists in soils. </w:t>
      </w:r>
      <w:r w:rsidRPr="00776123">
        <w:rPr>
          <w:rFonts w:ascii="Calibri" w:hAnsi="Calibri" w:cs="Calibri"/>
          <w:i/>
          <w:iCs/>
          <w:noProof/>
          <w:lang w:val="en-US"/>
        </w:rPr>
        <w:t>ISME J.</w:t>
      </w:r>
      <w:r w:rsidRPr="00776123">
        <w:rPr>
          <w:rFonts w:ascii="Calibri" w:hAnsi="Calibri" w:cs="Calibri"/>
          <w:noProof/>
          <w:lang w:val="en-US"/>
        </w:rPr>
        <w:t xml:space="preserve"> 9, 2178–2190. doi:10.1038/ismej.2015.30.</w:t>
      </w:r>
    </w:p>
    <w:p w14:paraId="7C85C889"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76123">
        <w:rPr>
          <w:rFonts w:ascii="Calibri" w:hAnsi="Calibri" w:cs="Calibri"/>
          <w:i/>
          <w:iCs/>
          <w:noProof/>
          <w:lang w:val="en-US"/>
        </w:rPr>
        <w:t>Microbiome</w:t>
      </w:r>
      <w:r w:rsidRPr="00776123">
        <w:rPr>
          <w:rFonts w:ascii="Calibri" w:hAnsi="Calibri" w:cs="Calibri"/>
          <w:noProof/>
          <w:lang w:val="en-US"/>
        </w:rPr>
        <w:t xml:space="preserve"> 6, 1–16. doi:10.1186/s40168-018-0453-0.</w:t>
      </w:r>
    </w:p>
    <w:p w14:paraId="336B3D16"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Grabherr, M. G. ., Brian J. Haas, Moran Yassour Joshua Z. Levin, Dawn A. Thompson, Ido Amit, Xian Adiconis, Lin Fan, Raktima Raychowdhury, Qiandong Zeng, Zehua Chen, Evan Mauceli, Nir Hacohen, Andreas Gnirke, Nicholas Rhind, Federica di Palma, Bruce W., N., and Friedman,  and A. R. (2013). Trinity: reconstructing a full-length transcriptome without a genome from RNA-Seq data. </w:t>
      </w:r>
      <w:r w:rsidRPr="00776123">
        <w:rPr>
          <w:rFonts w:ascii="Calibri" w:hAnsi="Calibri" w:cs="Calibri"/>
          <w:i/>
          <w:iCs/>
          <w:noProof/>
          <w:lang w:val="en-US"/>
        </w:rPr>
        <w:t>Nat. Biotechnol.</w:t>
      </w:r>
      <w:r w:rsidRPr="00776123">
        <w:rPr>
          <w:rFonts w:ascii="Calibri" w:hAnsi="Calibri" w:cs="Calibri"/>
          <w:noProof/>
          <w:lang w:val="en-US"/>
        </w:rPr>
        <w:t xml:space="preserve"> 29, 644–652. doi:10.1038/nbt.1883.Trinity.</w:t>
      </w:r>
    </w:p>
    <w:p w14:paraId="34133EA6"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Jane, S. F., Wilcox, T. M., Mckelvey, K. S., Young, M. K., Schwartz, M. K., Lowe, W. H., et al. (2015). Distance, flow and PCR inhibition: EDNA dynamics in two headwater streams. </w:t>
      </w:r>
      <w:r w:rsidRPr="00776123">
        <w:rPr>
          <w:rFonts w:ascii="Calibri" w:hAnsi="Calibri" w:cs="Calibri"/>
          <w:i/>
          <w:iCs/>
          <w:noProof/>
          <w:lang w:val="en-US"/>
        </w:rPr>
        <w:t xml:space="preserve">Mol. </w:t>
      </w:r>
      <w:r w:rsidRPr="00776123">
        <w:rPr>
          <w:rFonts w:ascii="Calibri" w:hAnsi="Calibri" w:cs="Calibri"/>
          <w:i/>
          <w:iCs/>
          <w:noProof/>
          <w:lang w:val="en-US"/>
        </w:rPr>
        <w:lastRenderedPageBreak/>
        <w:t>Ecol. Resour.</w:t>
      </w:r>
      <w:r w:rsidRPr="00776123">
        <w:rPr>
          <w:rFonts w:ascii="Calibri" w:hAnsi="Calibri" w:cs="Calibri"/>
          <w:noProof/>
          <w:lang w:val="en-US"/>
        </w:rPr>
        <w:t xml:space="preserve"> 15, 216–227. doi:10.1111/1755-0998.12285.</w:t>
      </w:r>
    </w:p>
    <w:p w14:paraId="61572EFC"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Jensen, K., Trepel, M., Merritt, D., and Rosenthal, G. (2006). Restoration ecology of river valleys. </w:t>
      </w:r>
      <w:r w:rsidRPr="00776123">
        <w:rPr>
          <w:rFonts w:ascii="Calibri" w:hAnsi="Calibri" w:cs="Calibri"/>
          <w:i/>
          <w:iCs/>
          <w:noProof/>
          <w:lang w:val="en-US"/>
        </w:rPr>
        <w:t>Basic Appl. Ecol.</w:t>
      </w:r>
      <w:r w:rsidRPr="00776123">
        <w:rPr>
          <w:rFonts w:ascii="Calibri" w:hAnsi="Calibri" w:cs="Calibri"/>
          <w:noProof/>
          <w:lang w:val="en-US"/>
        </w:rPr>
        <w:t xml:space="preserve"> 7, 383–387. doi:10.1016/j.baae.2006.05.008.</w:t>
      </w:r>
    </w:p>
    <w:p w14:paraId="68B25AB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Kim, D., Song, L., Breitwieser, F. P., and Salzberg, S. L. (2016). Centrifuge: Rapid and sensitive classification of metagenomic sequences. </w:t>
      </w:r>
      <w:r w:rsidRPr="00776123">
        <w:rPr>
          <w:rFonts w:ascii="Calibri" w:hAnsi="Calibri" w:cs="Calibri"/>
          <w:i/>
          <w:iCs/>
          <w:noProof/>
          <w:lang w:val="en-US"/>
        </w:rPr>
        <w:t>Genome Res.</w:t>
      </w:r>
      <w:r w:rsidRPr="00776123">
        <w:rPr>
          <w:rFonts w:ascii="Calibri" w:hAnsi="Calibri" w:cs="Calibri"/>
          <w:noProof/>
          <w:lang w:val="en-US"/>
        </w:rPr>
        <w:t xml:space="preserve"> 26, 1721–1729. doi:10.1101/gr.210641.116.</w:t>
      </w:r>
    </w:p>
    <w:p w14:paraId="1D4F81F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Kopylova, E., Noé, L., and Touzet, H. (2012). SortMeRNA: Fast and accurate filtering of ribosomal RNAs in metatranscriptomic data. </w:t>
      </w:r>
      <w:r w:rsidRPr="00776123">
        <w:rPr>
          <w:rFonts w:ascii="Calibri" w:hAnsi="Calibri" w:cs="Calibri"/>
          <w:i/>
          <w:iCs/>
          <w:noProof/>
          <w:lang w:val="en-US"/>
        </w:rPr>
        <w:t>Bioinformatics</w:t>
      </w:r>
      <w:r w:rsidRPr="00776123">
        <w:rPr>
          <w:rFonts w:ascii="Calibri" w:hAnsi="Calibri" w:cs="Calibri"/>
          <w:noProof/>
          <w:lang w:val="en-US"/>
        </w:rPr>
        <w:t xml:space="preserve"> 28, 3211–3217. doi:10.1093/bioinformatics/bts611.</w:t>
      </w:r>
    </w:p>
    <w:p w14:paraId="0E39A5E5"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76123">
        <w:rPr>
          <w:rFonts w:ascii="Calibri" w:hAnsi="Calibri" w:cs="Calibri"/>
          <w:i/>
          <w:iCs/>
          <w:noProof/>
          <w:lang w:val="en-US"/>
        </w:rPr>
        <w:t>Sci. Rep.</w:t>
      </w:r>
      <w:r w:rsidRPr="00776123">
        <w:rPr>
          <w:rFonts w:ascii="Calibri" w:hAnsi="Calibri" w:cs="Calibri"/>
          <w:noProof/>
          <w:lang w:val="en-US"/>
        </w:rPr>
        <w:t xml:space="preserve"> 7, 1–12. doi:10.1038/s41598-017-17333-x.</w:t>
      </w:r>
    </w:p>
    <w:p w14:paraId="549DE86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angmead, B., and Salzberg, S. L. (2012). Fast gapped-read alignment with Bowtie 2. </w:t>
      </w:r>
      <w:r w:rsidRPr="00776123">
        <w:rPr>
          <w:rFonts w:ascii="Calibri" w:hAnsi="Calibri" w:cs="Calibri"/>
          <w:i/>
          <w:iCs/>
          <w:noProof/>
          <w:lang w:val="en-US"/>
        </w:rPr>
        <w:t>Nat. Methods</w:t>
      </w:r>
      <w:r w:rsidRPr="00776123">
        <w:rPr>
          <w:rFonts w:ascii="Calibri" w:hAnsi="Calibri" w:cs="Calibri"/>
          <w:noProof/>
          <w:lang w:val="en-US"/>
        </w:rPr>
        <w:t xml:space="preserve"> 9, 357–359. doi:10.1038/nmeth.1923.</w:t>
      </w:r>
    </w:p>
    <w:p w14:paraId="48E9A9AF"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anzén, A., Jørgensen, S. L., Huson, D. H., Gorfer, M., Grindhaug, S. H., Jonassen, I., et al. (2012). CREST - Classification Resources for Environmental Sequence Tags. </w:t>
      </w:r>
      <w:r w:rsidRPr="00776123">
        <w:rPr>
          <w:rFonts w:ascii="Calibri" w:hAnsi="Calibri" w:cs="Calibri"/>
          <w:i/>
          <w:iCs/>
          <w:noProof/>
          <w:lang w:val="en-US"/>
        </w:rPr>
        <w:t>PLoS One</w:t>
      </w:r>
      <w:r w:rsidRPr="00776123">
        <w:rPr>
          <w:rFonts w:ascii="Calibri" w:hAnsi="Calibri" w:cs="Calibri"/>
          <w:noProof/>
          <w:lang w:val="en-US"/>
        </w:rPr>
        <w:t xml:space="preserve"> 7. doi:10.1371/journal.pone.0049334.</w:t>
      </w:r>
    </w:p>
    <w:p w14:paraId="471F787D"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76123">
        <w:rPr>
          <w:rFonts w:ascii="Calibri" w:hAnsi="Calibri" w:cs="Calibri"/>
          <w:i/>
          <w:iCs/>
          <w:noProof/>
          <w:lang w:val="en-US"/>
        </w:rPr>
        <w:t>Adv. Ecol. Res.</w:t>
      </w:r>
      <w:r w:rsidRPr="00776123">
        <w:rPr>
          <w:rFonts w:ascii="Calibri" w:hAnsi="Calibri" w:cs="Calibri"/>
          <w:noProof/>
          <w:lang w:val="en-US"/>
        </w:rPr>
        <w:t xml:space="preserve"> 58, 63–99. doi:10.1016/bs.aecr.2018.01.001.</w:t>
      </w:r>
    </w:p>
    <w:p w14:paraId="1D5E2C0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76123">
        <w:rPr>
          <w:rFonts w:ascii="Calibri" w:hAnsi="Calibri" w:cs="Calibri"/>
          <w:i/>
          <w:iCs/>
          <w:noProof/>
          <w:lang w:val="en-US"/>
        </w:rPr>
        <w:t>Bioinformatics</w:t>
      </w:r>
      <w:r w:rsidRPr="00776123">
        <w:rPr>
          <w:rFonts w:ascii="Calibri" w:hAnsi="Calibri" w:cs="Calibri"/>
          <w:noProof/>
          <w:lang w:val="en-US"/>
        </w:rPr>
        <w:t xml:space="preserve"> 31, 1674–1676. doi:10.1093/bioinformatics/btv033.</w:t>
      </w:r>
    </w:p>
    <w:p w14:paraId="40CCC3F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i, H., and Durbin, R. (2009). Fast and accurate short read alignment with Burrows-Wheeler transform. </w:t>
      </w:r>
      <w:r w:rsidRPr="00776123">
        <w:rPr>
          <w:rFonts w:ascii="Calibri" w:hAnsi="Calibri" w:cs="Calibri"/>
          <w:i/>
          <w:iCs/>
          <w:noProof/>
          <w:lang w:val="en-US"/>
        </w:rPr>
        <w:t>Bioinformatics</w:t>
      </w:r>
      <w:r w:rsidRPr="00776123">
        <w:rPr>
          <w:rFonts w:ascii="Calibri" w:hAnsi="Calibri" w:cs="Calibri"/>
          <w:noProof/>
          <w:lang w:val="en-US"/>
        </w:rPr>
        <w:t xml:space="preserve"> 25, 1754–1760. doi:10.1093/bioinformatics/btp324.</w:t>
      </w:r>
    </w:p>
    <w:p w14:paraId="0A87B5E0"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76123">
        <w:rPr>
          <w:rFonts w:ascii="Calibri" w:hAnsi="Calibri" w:cs="Calibri"/>
          <w:i/>
          <w:iCs/>
          <w:noProof/>
          <w:lang w:val="en-US"/>
        </w:rPr>
        <w:t xml:space="preserve">Environ. </w:t>
      </w:r>
      <w:r w:rsidRPr="00776123">
        <w:rPr>
          <w:rFonts w:ascii="Calibri" w:hAnsi="Calibri" w:cs="Calibri"/>
          <w:i/>
          <w:iCs/>
          <w:noProof/>
          <w:lang w:val="en-US"/>
        </w:rPr>
        <w:lastRenderedPageBreak/>
        <w:t>Microbiol.</w:t>
      </w:r>
      <w:r w:rsidRPr="00776123">
        <w:rPr>
          <w:rFonts w:ascii="Calibri" w:hAnsi="Calibri" w:cs="Calibri"/>
          <w:noProof/>
          <w:lang w:val="en-US"/>
        </w:rPr>
        <w:t xml:space="preserve"> 16, 2659–2671. doi:10.1111/1462-2920.12250.</w:t>
      </w:r>
    </w:p>
    <w:p w14:paraId="13591A9C"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Maaløe, O. (1979). “Regulation of the Protein-Synthesizing Machinery---Ribosomes, tRNA, Factors, and So On,” in </w:t>
      </w:r>
      <w:r w:rsidRPr="00776123">
        <w:rPr>
          <w:rFonts w:ascii="Calibri" w:hAnsi="Calibri" w:cs="Calibri"/>
          <w:i/>
          <w:iCs/>
          <w:noProof/>
          <w:lang w:val="en-US"/>
        </w:rPr>
        <w:t>Biological Regulation and Development: Gene Expression</w:t>
      </w:r>
      <w:r w:rsidRPr="00776123">
        <w:rPr>
          <w:rFonts w:ascii="Calibri" w:hAnsi="Calibri" w:cs="Calibri"/>
          <w:noProof/>
          <w:lang w:val="en-US"/>
        </w:rPr>
        <w:t>, ed. R. F. Goldberger (Boston, MA: Springer US), 487–542. doi:10.1007/978-1-4684-3417-0_12.</w:t>
      </w:r>
    </w:p>
    <w:p w14:paraId="5C5E8A0B"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Malmqvist, B., and Rundle, S. (2002). Threats to the running water ecosystems of the world. </w:t>
      </w:r>
      <w:r w:rsidRPr="00776123">
        <w:rPr>
          <w:rFonts w:ascii="Calibri" w:hAnsi="Calibri" w:cs="Calibri"/>
          <w:i/>
          <w:iCs/>
          <w:noProof/>
          <w:lang w:val="en-US"/>
        </w:rPr>
        <w:t>Environ. Conserv.</w:t>
      </w:r>
      <w:r w:rsidRPr="00776123">
        <w:rPr>
          <w:rFonts w:ascii="Calibri" w:hAnsi="Calibri" w:cs="Calibri"/>
          <w:noProof/>
          <w:lang w:val="en-US"/>
        </w:rPr>
        <w:t xml:space="preserve"> 29, 134–153. doi:10.1017/S0376892902000097.</w:t>
      </w:r>
    </w:p>
    <w:p w14:paraId="31E2AAC1"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McArthur, J. V (2001). “Bacteria as Biomonitors,” in </w:t>
      </w:r>
      <w:r w:rsidRPr="00776123">
        <w:rPr>
          <w:rFonts w:ascii="Calibri" w:hAnsi="Calibri" w:cs="Calibri"/>
          <w:i/>
          <w:iCs/>
          <w:noProof/>
          <w:lang w:val="en-US"/>
        </w:rPr>
        <w:t>Bioassessment and Management of North American Freshwater Wetlands</w:t>
      </w:r>
      <w:r w:rsidRPr="00776123">
        <w:rPr>
          <w:rFonts w:ascii="Calibri" w:hAnsi="Calibri" w:cs="Calibri"/>
          <w:noProof/>
          <w:lang w:val="en-US"/>
        </w:rPr>
        <w:t>, eds. R. B. Rader, D. P. Batzer, and S. A. Wissinger (Chichester, West Sussex: John Wiley &amp; Sons), 249–261. doi:https://doi.org/10.1002/aqc.509.</w:t>
      </w:r>
    </w:p>
    <w:p w14:paraId="5FBD7106"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Nichols, R. V., Vollmers, C., Newsom, L. A., Wang, Y., Heintzman, P. D., Leighton, M., et al. (2018). Minimizing polymerase biases in metabarcoding. </w:t>
      </w:r>
      <w:r w:rsidRPr="00776123">
        <w:rPr>
          <w:rFonts w:ascii="Calibri" w:hAnsi="Calibri" w:cs="Calibri"/>
          <w:i/>
          <w:iCs/>
          <w:noProof/>
          <w:lang w:val="en-US"/>
        </w:rPr>
        <w:t>Mol. Ecol. Resour.</w:t>
      </w:r>
      <w:r w:rsidRPr="00776123">
        <w:rPr>
          <w:rFonts w:ascii="Calibri" w:hAnsi="Calibri" w:cs="Calibri"/>
          <w:noProof/>
          <w:lang w:val="en-US"/>
        </w:rPr>
        <w:t xml:space="preserve"> 18, 927–939. doi:10.1111/1755-0998.12895.</w:t>
      </w:r>
    </w:p>
    <w:p w14:paraId="01A5D4E4"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Nurk, S., Meleshko, D., Korobeynikov, A., and Pevzner, P. A. (2017). MetaSPAdes: A new versatile metagenomic assembler. </w:t>
      </w:r>
      <w:r w:rsidRPr="00776123">
        <w:rPr>
          <w:rFonts w:ascii="Calibri" w:hAnsi="Calibri" w:cs="Calibri"/>
          <w:i/>
          <w:iCs/>
          <w:noProof/>
          <w:lang w:val="en-US"/>
        </w:rPr>
        <w:t>Genome Res.</w:t>
      </w:r>
      <w:r w:rsidRPr="00776123">
        <w:rPr>
          <w:rFonts w:ascii="Calibri" w:hAnsi="Calibri" w:cs="Calibri"/>
          <w:noProof/>
          <w:lang w:val="en-US"/>
        </w:rPr>
        <w:t xml:space="preserve"> 27, 824–834. doi:10.1101/gr.213959.116.</w:t>
      </w:r>
    </w:p>
    <w:p w14:paraId="51E4DCE9"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76123">
        <w:rPr>
          <w:rFonts w:ascii="Calibri" w:hAnsi="Calibri" w:cs="Calibri"/>
          <w:i/>
          <w:iCs/>
          <w:noProof/>
          <w:lang w:val="en-US"/>
        </w:rPr>
        <w:t>PLoS Biol.</w:t>
      </w:r>
      <w:r w:rsidRPr="00776123">
        <w:rPr>
          <w:rFonts w:ascii="Calibri" w:hAnsi="Calibri" w:cs="Calibri"/>
          <w:noProof/>
          <w:lang w:val="en-US"/>
        </w:rPr>
        <w:t xml:space="preserve"> 10, e1001419. doi:10.1371/journal.pbio.1001419.</w:t>
      </w:r>
    </w:p>
    <w:p w14:paraId="53FBA552"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awlowski, J., Lejzerowicz, F., Apotheloz-Perret-Gentil, L., Visco, J., and Esling, P. (2016). Protist metabarcoding and environmental biomonitoring: Time for change. </w:t>
      </w:r>
      <w:r w:rsidRPr="00776123">
        <w:rPr>
          <w:rFonts w:ascii="Calibri" w:hAnsi="Calibri" w:cs="Calibri"/>
          <w:i/>
          <w:iCs/>
          <w:noProof/>
          <w:lang w:val="en-US"/>
        </w:rPr>
        <w:t>Eur. J. Protistol.</w:t>
      </w:r>
      <w:r w:rsidRPr="00776123">
        <w:rPr>
          <w:rFonts w:ascii="Calibri" w:hAnsi="Calibri" w:cs="Calibri"/>
          <w:noProof/>
          <w:lang w:val="en-US"/>
        </w:rPr>
        <w:t xml:space="preserve"> 55, 12–25. doi:10.1016/j.ejop.2016.02.003.</w:t>
      </w:r>
    </w:p>
    <w:p w14:paraId="78021573"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ayne, R. J. (2013). Seven reasons why protists make useful bioindicators. </w:t>
      </w:r>
      <w:r w:rsidRPr="00776123">
        <w:rPr>
          <w:rFonts w:ascii="Calibri" w:hAnsi="Calibri" w:cs="Calibri"/>
          <w:i/>
          <w:iCs/>
          <w:noProof/>
          <w:lang w:val="en-US"/>
        </w:rPr>
        <w:t>Acta Protozool.</w:t>
      </w:r>
      <w:r w:rsidRPr="00776123">
        <w:rPr>
          <w:rFonts w:ascii="Calibri" w:hAnsi="Calibri" w:cs="Calibri"/>
          <w:noProof/>
          <w:lang w:val="en-US"/>
        </w:rPr>
        <w:t xml:space="preserve"> 52, 105–113. doi:10.4467/16890027AP.13.0011.1108.</w:t>
      </w:r>
    </w:p>
    <w:p w14:paraId="02FDD4B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eng, Y., Leung, H. C. M., Yiu, S. M., and Chin, F. Y. L. (2012). IDBA-UD: A de novo assembler for single-cell and metagenomic sequencing data with highly uneven depth. </w:t>
      </w:r>
      <w:r w:rsidRPr="00776123">
        <w:rPr>
          <w:rFonts w:ascii="Calibri" w:hAnsi="Calibri" w:cs="Calibri"/>
          <w:i/>
          <w:iCs/>
          <w:noProof/>
          <w:lang w:val="en-US"/>
        </w:rPr>
        <w:t>Bioinformatics</w:t>
      </w:r>
      <w:r w:rsidRPr="00776123">
        <w:rPr>
          <w:rFonts w:ascii="Calibri" w:hAnsi="Calibri" w:cs="Calibri"/>
          <w:noProof/>
          <w:lang w:val="en-US"/>
        </w:rPr>
        <w:t xml:space="preserve"> 28, 1420–1428. doi:10.1093/bioinformatics/bts174.</w:t>
      </w:r>
    </w:p>
    <w:p w14:paraId="5ED7292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76123">
        <w:rPr>
          <w:rFonts w:ascii="Calibri" w:hAnsi="Calibri" w:cs="Calibri"/>
          <w:i/>
          <w:iCs/>
          <w:noProof/>
          <w:lang w:val="en-US"/>
        </w:rPr>
        <w:t>Bioinformatics</w:t>
      </w:r>
      <w:r w:rsidRPr="00776123">
        <w:rPr>
          <w:rFonts w:ascii="Calibri" w:hAnsi="Calibri" w:cs="Calibri"/>
          <w:noProof/>
          <w:lang w:val="en-US"/>
        </w:rPr>
        <w:t xml:space="preserve"> 29, 326–334. doi:10.1093/bioinformatics/btt219.</w:t>
      </w:r>
    </w:p>
    <w:p w14:paraId="7F52BCD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lastRenderedPageBreak/>
        <w:t xml:space="preserve">Piñol, J., San Andrés, V., Clare, E. L., Mir, G., and Symondson, W. O. C. (2014). A pragmatic approach to the analysis of diets of generalist predators: The use of next-generation sequencing with no blocking probes. </w:t>
      </w:r>
      <w:r w:rsidRPr="00776123">
        <w:rPr>
          <w:rFonts w:ascii="Calibri" w:hAnsi="Calibri" w:cs="Calibri"/>
          <w:i/>
          <w:iCs/>
          <w:noProof/>
          <w:lang w:val="en-US"/>
        </w:rPr>
        <w:t>Mol. Ecol. Resour.</w:t>
      </w:r>
      <w:r w:rsidRPr="00776123">
        <w:rPr>
          <w:rFonts w:ascii="Calibri" w:hAnsi="Calibri" w:cs="Calibri"/>
          <w:noProof/>
          <w:lang w:val="en-US"/>
        </w:rPr>
        <w:t xml:space="preserve"> 14, 18–26. doi:10.1111/1755-0998.12156.</w:t>
      </w:r>
    </w:p>
    <w:p w14:paraId="2423AF1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76123">
        <w:rPr>
          <w:rFonts w:ascii="Calibri" w:hAnsi="Calibri" w:cs="Calibri"/>
          <w:i/>
          <w:iCs/>
          <w:noProof/>
          <w:lang w:val="en-US"/>
        </w:rPr>
        <w:t>Mol. Ecol.</w:t>
      </w:r>
      <w:r w:rsidRPr="00776123">
        <w:rPr>
          <w:rFonts w:ascii="Calibri" w:hAnsi="Calibri" w:cs="Calibri"/>
          <w:noProof/>
          <w:lang w:val="en-US"/>
        </w:rPr>
        <w:t xml:space="preserve"> 28, 407–419. doi:10.1111/mec.14776.</w:t>
      </w:r>
    </w:p>
    <w:p w14:paraId="0800F2AE"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76123">
        <w:rPr>
          <w:rFonts w:ascii="Calibri" w:hAnsi="Calibri" w:cs="Calibri"/>
          <w:i/>
          <w:iCs/>
          <w:noProof/>
          <w:lang w:val="en-US"/>
        </w:rPr>
        <w:t>Gigascience</w:t>
      </w:r>
      <w:r w:rsidRPr="00776123">
        <w:rPr>
          <w:rFonts w:ascii="Calibri" w:hAnsi="Calibri" w:cs="Calibri"/>
          <w:noProof/>
          <w:lang w:val="en-US"/>
        </w:rPr>
        <w:t xml:space="preserve"> 8, 1–22. doi:10.1093/gigascience/giz092.</w:t>
      </w:r>
    </w:p>
    <w:p w14:paraId="276AB13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Quast, C., Pruesse, E., Yilmaz, P., Gerken, J., Schweer, T., Yarza, P., et al. (2013). The SILVA ribosomal RNA gene database project: Improved data processing and web-based tools. </w:t>
      </w:r>
      <w:r w:rsidRPr="00776123">
        <w:rPr>
          <w:rFonts w:ascii="Calibri" w:hAnsi="Calibri" w:cs="Calibri"/>
          <w:i/>
          <w:iCs/>
          <w:noProof/>
          <w:lang w:val="en-US"/>
        </w:rPr>
        <w:t>Nucleic Acids Res.</w:t>
      </w:r>
      <w:r w:rsidRPr="00776123">
        <w:rPr>
          <w:rFonts w:ascii="Calibri" w:hAnsi="Calibri" w:cs="Calibri"/>
          <w:noProof/>
          <w:lang w:val="en-US"/>
        </w:rPr>
        <w:t xml:space="preserve"> 41, 590–596. doi:10.1093/nar/gks1219.</w:t>
      </w:r>
    </w:p>
    <w:p w14:paraId="431D40B4"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Quince, C., Walker, A. W., Simpson, J. T., Loman, N. J., and Segata, N. (2017). Shotgun metagenomics, from sampling to analysis. </w:t>
      </w:r>
      <w:r w:rsidRPr="00776123">
        <w:rPr>
          <w:rFonts w:ascii="Calibri" w:hAnsi="Calibri" w:cs="Calibri"/>
          <w:i/>
          <w:iCs/>
          <w:noProof/>
          <w:lang w:val="en-US"/>
        </w:rPr>
        <w:t>Nat. Biotechnol.</w:t>
      </w:r>
      <w:r w:rsidRPr="00776123">
        <w:rPr>
          <w:rFonts w:ascii="Calibri" w:hAnsi="Calibri" w:cs="Calibri"/>
          <w:noProof/>
          <w:lang w:val="en-US"/>
        </w:rPr>
        <w:t xml:space="preserve"> 35, 833–844. doi:10.1038/nbt.3935.</w:t>
      </w:r>
    </w:p>
    <w:p w14:paraId="54481C4C"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Robertson, G., Schein, J., Chiu, R., Corbett, R., Field, M., Jackman, S. D., et al. (2010). De novo assembly and analysis of RNA-seq data. </w:t>
      </w:r>
      <w:r w:rsidRPr="00776123">
        <w:rPr>
          <w:rFonts w:ascii="Calibri" w:hAnsi="Calibri" w:cs="Calibri"/>
          <w:i/>
          <w:iCs/>
          <w:noProof/>
          <w:lang w:val="en-US"/>
        </w:rPr>
        <w:t>Nat. Methods</w:t>
      </w:r>
      <w:r w:rsidRPr="00776123">
        <w:rPr>
          <w:rFonts w:ascii="Calibri" w:hAnsi="Calibri" w:cs="Calibri"/>
          <w:noProof/>
          <w:lang w:val="en-US"/>
        </w:rPr>
        <w:t xml:space="preserve"> 7, 909–912. doi:10.1038/nmeth.1517.</w:t>
      </w:r>
    </w:p>
    <w:p w14:paraId="6D726074"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Seemann, T. BAsic Rapid Ribosomal RNA Predictor - barrnap.</w:t>
      </w:r>
    </w:p>
    <w:p w14:paraId="57EB41F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hah, N., Tang, H., Doak, T. G., and Ye, Y. (2010). Comparing bacterial communities inferred from 16S rRNA gene sequencing and shotgun metagenomics. </w:t>
      </w:r>
      <w:r w:rsidRPr="00776123">
        <w:rPr>
          <w:rFonts w:ascii="Calibri" w:hAnsi="Calibri" w:cs="Calibri"/>
          <w:i/>
          <w:iCs/>
          <w:noProof/>
          <w:lang w:val="en-US"/>
        </w:rPr>
        <w:t>Pacific Symp. Biocomput. 2011</w:t>
      </w:r>
      <w:r w:rsidRPr="00776123">
        <w:rPr>
          <w:rFonts w:ascii="Calibri" w:hAnsi="Calibri" w:cs="Calibri"/>
          <w:noProof/>
          <w:lang w:val="en-US"/>
        </w:rPr>
        <w:t>, 165–176.</w:t>
      </w:r>
    </w:p>
    <w:p w14:paraId="774E9C6F"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76123">
        <w:rPr>
          <w:rFonts w:ascii="Calibri" w:hAnsi="Calibri" w:cs="Calibri"/>
          <w:i/>
          <w:iCs/>
          <w:noProof/>
          <w:lang w:val="en-US"/>
        </w:rPr>
        <w:t>Environ. Microbiol.</w:t>
      </w:r>
      <w:r w:rsidRPr="00776123">
        <w:rPr>
          <w:rFonts w:ascii="Calibri" w:hAnsi="Calibri" w:cs="Calibri"/>
          <w:noProof/>
          <w:lang w:val="en-US"/>
        </w:rPr>
        <w:t xml:space="preserve"> 15, 1882–1899. doi:10.1111/1462-2920.12086.</w:t>
      </w:r>
    </w:p>
    <w:p w14:paraId="1DD44A42"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inger, G. A. C., Shekarriz, S., McCarthy, A., Fahner, N., and Hajibabaei, M. (2020). The utility of a metagenomics approach for marine biomonitoring. </w:t>
      </w:r>
      <w:r w:rsidRPr="00776123">
        <w:rPr>
          <w:rFonts w:ascii="Calibri" w:hAnsi="Calibri" w:cs="Calibri"/>
          <w:i/>
          <w:iCs/>
          <w:noProof/>
          <w:lang w:val="en-US"/>
        </w:rPr>
        <w:t>bioRxiv</w:t>
      </w:r>
      <w:r w:rsidRPr="00776123">
        <w:rPr>
          <w:rFonts w:ascii="Calibri" w:hAnsi="Calibri" w:cs="Calibri"/>
          <w:noProof/>
          <w:lang w:val="en-US"/>
        </w:rPr>
        <w:t xml:space="preserve">, 2020.03.16.993667. </w:t>
      </w:r>
      <w:r w:rsidRPr="00776123">
        <w:rPr>
          <w:rFonts w:ascii="Calibri" w:hAnsi="Calibri" w:cs="Calibri"/>
          <w:noProof/>
          <w:lang w:val="en-US"/>
        </w:rPr>
        <w:lastRenderedPageBreak/>
        <w:t>doi:10.1101/2020.03.16.993667.</w:t>
      </w:r>
    </w:p>
    <w:p w14:paraId="74318A3C"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mith, M. B., Rocha, A. M., Smillie, C. S., Olesen, S. W., Paradis, C., Wu, L., et al. (2015). Natural Bacterial Communities Serve as Quantitative Geochemical Biosensors. </w:t>
      </w:r>
      <w:r w:rsidRPr="00776123">
        <w:rPr>
          <w:rFonts w:ascii="Calibri" w:hAnsi="Calibri" w:cs="Calibri"/>
          <w:i/>
          <w:iCs/>
          <w:noProof/>
          <w:lang w:val="en-US"/>
        </w:rPr>
        <w:t>MBio</w:t>
      </w:r>
      <w:r w:rsidRPr="00776123">
        <w:rPr>
          <w:rFonts w:ascii="Calibri" w:hAnsi="Calibri" w:cs="Calibri"/>
          <w:noProof/>
          <w:lang w:val="en-US"/>
        </w:rPr>
        <w:t xml:space="preserve"> 6, e00326-15. doi:10.1128/mBio.00326-15.</w:t>
      </w:r>
    </w:p>
    <w:p w14:paraId="2B910BD8"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76123">
        <w:rPr>
          <w:rFonts w:ascii="Calibri" w:hAnsi="Calibri" w:cs="Calibri"/>
          <w:i/>
          <w:iCs/>
          <w:noProof/>
          <w:lang w:val="en-US"/>
        </w:rPr>
        <w:t>Sci. Rep.</w:t>
      </w:r>
      <w:r w:rsidRPr="00776123">
        <w:rPr>
          <w:rFonts w:ascii="Calibri" w:hAnsi="Calibri" w:cs="Calibri"/>
          <w:noProof/>
          <w:lang w:val="en-US"/>
        </w:rPr>
        <w:t xml:space="preserve"> 7, 1–11. doi:10.1038/s41598-017-12501-5.</w:t>
      </w:r>
    </w:p>
    <w:p w14:paraId="7680349B"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tein, E. D., White, B. P., Mazor, R. D., Jackson, J. K., Battle, J. M., Miller, P. E., et al. (2014). Does DNA barcoding improve performance of traditional stream bioassessment metrics? </w:t>
      </w:r>
      <w:r w:rsidRPr="00776123">
        <w:rPr>
          <w:rFonts w:ascii="Calibri" w:hAnsi="Calibri" w:cs="Calibri"/>
          <w:i/>
          <w:iCs/>
          <w:noProof/>
          <w:lang w:val="en-US"/>
        </w:rPr>
        <w:t>Freshw. Sci.</w:t>
      </w:r>
      <w:r w:rsidRPr="00776123">
        <w:rPr>
          <w:rFonts w:ascii="Calibri" w:hAnsi="Calibri" w:cs="Calibri"/>
          <w:noProof/>
          <w:lang w:val="en-US"/>
        </w:rPr>
        <w:t xml:space="preserve"> 33, 302–311. doi:10.1086/674782.</w:t>
      </w:r>
    </w:p>
    <w:p w14:paraId="2F6F280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76123">
        <w:rPr>
          <w:rFonts w:ascii="Calibri" w:hAnsi="Calibri" w:cs="Calibri"/>
          <w:i/>
          <w:iCs/>
          <w:noProof/>
          <w:lang w:val="en-US"/>
        </w:rPr>
        <w:t>Ecol. Indic.</w:t>
      </w:r>
      <w:r w:rsidRPr="00776123">
        <w:rPr>
          <w:rFonts w:ascii="Calibri" w:hAnsi="Calibri" w:cs="Calibri"/>
          <w:noProof/>
          <w:lang w:val="en-US"/>
        </w:rPr>
        <w:t xml:space="preserve"> 85, 153–164. doi:10.1016/j.ecolind.2017.10.041.</w:t>
      </w:r>
    </w:p>
    <w:p w14:paraId="565F68FC"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76123">
        <w:rPr>
          <w:rFonts w:ascii="Calibri" w:hAnsi="Calibri" w:cs="Calibri"/>
          <w:i/>
          <w:iCs/>
          <w:noProof/>
          <w:lang w:val="en-US"/>
        </w:rPr>
        <w:t>J. North Am. Benthol. Soc.</w:t>
      </w:r>
      <w:r w:rsidRPr="00776123">
        <w:rPr>
          <w:rFonts w:ascii="Calibri" w:hAnsi="Calibri" w:cs="Calibri"/>
          <w:noProof/>
          <w:lang w:val="en-US"/>
        </w:rPr>
        <w:t xml:space="preserve"> 30, 195–216. doi:10.1899/10-016.1.</w:t>
      </w:r>
    </w:p>
    <w:p w14:paraId="254B8096"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Sze, M. A., and Schloss, P. D. (2019). The Impact of DNA Polymerase and Number of Rounds of Amplification in PCR on 16S rRNA Gene Sequence Data. </w:t>
      </w:r>
      <w:r w:rsidRPr="00776123">
        <w:rPr>
          <w:rFonts w:ascii="Calibri" w:hAnsi="Calibri" w:cs="Calibri"/>
          <w:i/>
          <w:iCs/>
          <w:noProof/>
          <w:lang w:val="en-US"/>
        </w:rPr>
        <w:t>mSphere</w:t>
      </w:r>
      <w:r w:rsidRPr="00776123">
        <w:rPr>
          <w:rFonts w:ascii="Calibri" w:hAnsi="Calibri" w:cs="Calibri"/>
          <w:noProof/>
          <w:lang w:val="en-US"/>
        </w:rPr>
        <w:t xml:space="preserve"> 4, e00163-19. doi:10.1128/msphere.00163-19.</w:t>
      </w:r>
    </w:p>
    <w:p w14:paraId="5C90C9B1"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Taberlet, P., Coissac, E., Pompanon, F., Brochmann, C., and Willerslev, E. (2012). Towards next-generation biodiversity assessment using DNA metabarcoding. </w:t>
      </w:r>
      <w:r w:rsidRPr="00776123">
        <w:rPr>
          <w:rFonts w:ascii="Calibri" w:hAnsi="Calibri" w:cs="Calibri"/>
          <w:i/>
          <w:iCs/>
          <w:noProof/>
          <w:lang w:val="en-US"/>
        </w:rPr>
        <w:t>Mol. Ecol.</w:t>
      </w:r>
      <w:r w:rsidRPr="00776123">
        <w:rPr>
          <w:rFonts w:ascii="Calibri" w:hAnsi="Calibri" w:cs="Calibri"/>
          <w:noProof/>
          <w:lang w:val="en-US"/>
        </w:rPr>
        <w:t xml:space="preserve"> 21, 2045–2050. Available at: http://onlinelibrary.wiley.com/doi/10.1111/j.1365-294X.2012.05470.x/full%5Cnpapers2://publication/uuid/30F6E470-48F9-4C24-A3C1-6964EE26B34F.</w:t>
      </w:r>
    </w:p>
    <w:p w14:paraId="399664EA"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Taberlet, P., Griffin, S., Goossens, B., Questiau, S., Manceau, V., Escaravage, N., et al. (1996). Reliable genotyping of samples with very low DNA quantities using PCR. </w:t>
      </w:r>
      <w:r w:rsidRPr="00776123">
        <w:rPr>
          <w:rFonts w:ascii="Calibri" w:hAnsi="Calibri" w:cs="Calibri"/>
          <w:i/>
          <w:iCs/>
          <w:noProof/>
          <w:lang w:val="en-US"/>
        </w:rPr>
        <w:t>Nucleic Acids Res.</w:t>
      </w:r>
      <w:r w:rsidRPr="00776123">
        <w:rPr>
          <w:rFonts w:ascii="Calibri" w:hAnsi="Calibri" w:cs="Calibri"/>
          <w:noProof/>
          <w:lang w:val="en-US"/>
        </w:rPr>
        <w:t xml:space="preserve"> 24, 3189–3194.</w:t>
      </w:r>
    </w:p>
    <w:p w14:paraId="59AA4823"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Torti, A., Lever, M. A., and Jørgensen, B. B. (2015). Origin, dynamics, and implications of extracellular DNA pools in marine sediments. </w:t>
      </w:r>
      <w:r w:rsidRPr="00776123">
        <w:rPr>
          <w:rFonts w:ascii="Calibri" w:hAnsi="Calibri" w:cs="Calibri"/>
          <w:i/>
          <w:iCs/>
          <w:noProof/>
          <w:lang w:val="en-US"/>
        </w:rPr>
        <w:t>Mar. Genomics</w:t>
      </w:r>
      <w:r w:rsidRPr="00776123">
        <w:rPr>
          <w:rFonts w:ascii="Calibri" w:hAnsi="Calibri" w:cs="Calibri"/>
          <w:noProof/>
          <w:lang w:val="en-US"/>
        </w:rPr>
        <w:t xml:space="preserve"> 24, 185–196. </w:t>
      </w:r>
      <w:r w:rsidRPr="00776123">
        <w:rPr>
          <w:rFonts w:ascii="Calibri" w:hAnsi="Calibri" w:cs="Calibri"/>
          <w:noProof/>
          <w:lang w:val="en-US"/>
        </w:rPr>
        <w:lastRenderedPageBreak/>
        <w:t>doi:10.1016/j.margen.2015.08.007.</w:t>
      </w:r>
    </w:p>
    <w:p w14:paraId="749E4C77"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Wang, Y., Hu, H., and Li, X. (2017). rRNAFilter: A Fast Approach for Ribosomal RNA Read Removal Without a Reference Database. </w:t>
      </w:r>
      <w:r w:rsidRPr="00776123">
        <w:rPr>
          <w:rFonts w:ascii="Calibri" w:hAnsi="Calibri" w:cs="Calibri"/>
          <w:i/>
          <w:iCs/>
          <w:noProof/>
          <w:lang w:val="en-US"/>
        </w:rPr>
        <w:t>J. Comput. Biol.</w:t>
      </w:r>
      <w:r w:rsidRPr="00776123">
        <w:rPr>
          <w:rFonts w:ascii="Calibri" w:hAnsi="Calibri" w:cs="Calibri"/>
          <w:noProof/>
          <w:lang w:val="en-US"/>
        </w:rPr>
        <w:t xml:space="preserve"> 24, 368–375. doi:10.1089/cmb.2016.0113.</w:t>
      </w:r>
    </w:p>
    <w:p w14:paraId="77E864B1"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Will, K. W., and Rubinoff, D. (2004). Myth of the molecule: DNA barcodes for species cannot replace morphology for identification and classification. </w:t>
      </w:r>
      <w:r w:rsidRPr="00776123">
        <w:rPr>
          <w:rFonts w:ascii="Calibri" w:hAnsi="Calibri" w:cs="Calibri"/>
          <w:i/>
          <w:iCs/>
          <w:noProof/>
          <w:lang w:val="en-US"/>
        </w:rPr>
        <w:t>Cladistics</w:t>
      </w:r>
      <w:r w:rsidRPr="00776123">
        <w:rPr>
          <w:rFonts w:ascii="Calibri" w:hAnsi="Calibri" w:cs="Calibri"/>
          <w:noProof/>
          <w:lang w:val="en-US"/>
        </w:rPr>
        <w:t xml:space="preserve"> 20, 47–55. doi:10.1111/j.1096-0031.2003.00008.x.</w:t>
      </w:r>
    </w:p>
    <w:p w14:paraId="296BD70F"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lang w:val="en-US"/>
        </w:rPr>
      </w:pPr>
      <w:r w:rsidRPr="00776123">
        <w:rPr>
          <w:rFonts w:ascii="Calibri" w:hAnsi="Calibri" w:cs="Calibri"/>
          <w:noProof/>
          <w:lang w:val="en-US"/>
        </w:rPr>
        <w:t xml:space="preserve">Wood, D. E., Lu, J., and Langmead, B. (2019). Improved metagenomic analysis with Kraken 2. </w:t>
      </w:r>
      <w:r w:rsidRPr="00776123">
        <w:rPr>
          <w:rFonts w:ascii="Calibri" w:hAnsi="Calibri" w:cs="Calibri"/>
          <w:i/>
          <w:iCs/>
          <w:noProof/>
          <w:lang w:val="en-US"/>
        </w:rPr>
        <w:t>Genome Biol.</w:t>
      </w:r>
      <w:r w:rsidRPr="00776123">
        <w:rPr>
          <w:rFonts w:ascii="Calibri" w:hAnsi="Calibri" w:cs="Calibri"/>
          <w:noProof/>
          <w:lang w:val="en-US"/>
        </w:rPr>
        <w:t xml:space="preserve"> 20, 1–13. doi:10.1186/s13059-019-1891-0.</w:t>
      </w:r>
    </w:p>
    <w:p w14:paraId="29261E90" w14:textId="77777777" w:rsidR="00776123" w:rsidRPr="00776123" w:rsidRDefault="00776123" w:rsidP="00776123">
      <w:pPr>
        <w:widowControl w:val="0"/>
        <w:autoSpaceDE w:val="0"/>
        <w:autoSpaceDN w:val="0"/>
        <w:adjustRightInd w:val="0"/>
        <w:spacing w:line="360" w:lineRule="auto"/>
        <w:ind w:left="480" w:hanging="480"/>
        <w:rPr>
          <w:rFonts w:ascii="Calibri" w:hAnsi="Calibri" w:cs="Calibri"/>
          <w:noProof/>
        </w:rPr>
      </w:pPr>
      <w:r w:rsidRPr="00776123">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76123">
        <w:rPr>
          <w:rFonts w:ascii="Calibri" w:hAnsi="Calibri" w:cs="Calibri"/>
          <w:i/>
          <w:iCs/>
          <w:noProof/>
          <w:lang w:val="en-US"/>
        </w:rPr>
        <w:t>Nat. Biotechnol.</w:t>
      </w:r>
      <w:r w:rsidRPr="00776123">
        <w:rPr>
          <w:rFonts w:ascii="Calibri" w:hAnsi="Calibri" w:cs="Calibri"/>
          <w:noProof/>
          <w:lang w:val="en-US"/>
        </w:rPr>
        <w:t xml:space="preserve"> 29, 415–420. doi:10.1038/nbt.1823.</w:t>
      </w:r>
    </w:p>
    <w:p w14:paraId="4DFEFDCC" w14:textId="366F320F" w:rsidR="00EC6348" w:rsidRDefault="003A1E4D" w:rsidP="0077612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fldChar w:fldCharType="begin"/>
      </w:r>
      <w:r>
        <w:instrText xml:space="preserve"> SEQ Supplementary_Figure \* ARABIC </w:instrText>
      </w:r>
      <w:r>
        <w:fldChar w:fldCharType="separate"/>
      </w:r>
      <w:r>
        <w:rPr>
          <w:noProof/>
        </w:rPr>
        <w:t>1</w:t>
      </w:r>
      <w: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7032DD">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Zymo Bashing Bead tubes (ZR BashingBead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7032DD">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7032DD">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7032DD">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7032DD">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7032DD">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Microprep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Zymo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r>
        <w:rPr>
          <w:rStyle w:val="normaltextrun"/>
          <w:rFonts w:ascii="Wingdings" w:hAnsi="Wingdings" w:cs="Calibri"/>
          <w:lang w:val="en-US"/>
        </w:rPr>
        <w:t>à</w:t>
      </w:r>
      <w:r>
        <w:rPr>
          <w:rStyle w:val="normaltextrun"/>
          <w:rFonts w:ascii="Calibri" w:hAnsi="Calibri" w:cs="Calibri"/>
          <w:lang w:val="en-US"/>
        </w:rPr>
        <w:t>  recommendation from Zymo Research is a Vortex Genie unit with a 24 Microtube holder</w:t>
      </w:r>
    </w:p>
    <w:p w14:paraId="7E1CF887" w14:textId="08081794" w:rsidR="00776123" w:rsidRPr="00E601D1" w:rsidRDefault="00776123" w:rsidP="007032DD">
      <w:pPr>
        <w:pStyle w:val="paragraph"/>
        <w:numPr>
          <w:ilvl w:val="0"/>
          <w:numId w:val="3"/>
        </w:numPr>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lang w:val="en-US"/>
        </w:rPr>
        <w:t>ZymoBIOMICS </w:t>
      </w:r>
      <w:r w:rsidR="00E601D1" w:rsidRPr="00E601D1">
        <w:rPr>
          <w:rStyle w:val="normaltextrun"/>
          <w:rFonts w:ascii="Calibri" w:hAnsi="Calibri" w:cs="Calibri"/>
          <w:lang w:val="en-US"/>
        </w:rPr>
        <w:t>Quick-DNA/RNA Microprep Plus Kit</w:t>
      </w:r>
    </w:p>
    <w:p w14:paraId="397D4AB4" w14:textId="118729E2" w:rsidR="00E601D1" w:rsidRPr="00E601D1" w:rsidRDefault="00E601D1" w:rsidP="007032DD">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Eliminase (or other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7032DD">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w:t>
      </w:r>
      <w:r>
        <w:rPr>
          <w:rStyle w:val="normaltextrun"/>
          <w:rFonts w:ascii="Calibri" w:hAnsi="Calibri" w:cs="Calibri"/>
          <w:i/>
          <w:iCs/>
          <w:lang w:val="en-US"/>
        </w:rPr>
        <w:t>number</w:t>
      </w:r>
      <w:r>
        <w:rPr>
          <w:rStyle w:val="normaltextrun"/>
          <w:rFonts w:ascii="Calibri" w:hAnsi="Calibri" w:cs="Calibri"/>
          <w:i/>
          <w:iCs/>
          <w:lang w:val="en-US"/>
        </w:rPr>
        <w:t> of samples + extraction control</w:t>
      </w:r>
      <w:r>
        <w:rPr>
          <w:rStyle w:val="eop"/>
          <w:rFonts w:ascii="Calibri" w:hAnsi="Calibri" w:cs="Calibri"/>
        </w:rPr>
        <w:t> </w:t>
      </w:r>
    </w:p>
    <w:p w14:paraId="420DA947" w14:textId="68F9E50D" w:rsidR="00776123"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Eliminase (this order)</w:t>
      </w:r>
      <w:r>
        <w:rPr>
          <w:rStyle w:val="eop"/>
          <w:rFonts w:ascii="Calibri" w:hAnsi="Calibri" w:cs="Calibri"/>
        </w:rPr>
        <w:t> </w:t>
      </w:r>
    </w:p>
    <w:p w14:paraId="2123F045" w14:textId="7002B665" w:rsidR="00776123"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7032DD">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7032DD">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vortexing and create inaccurate results)</w:t>
      </w:r>
      <w:r w:rsidRPr="00E601D1">
        <w:rPr>
          <w:rStyle w:val="eop"/>
          <w:rFonts w:ascii="Calibri" w:hAnsi="Calibri" w:cs="Calibri"/>
        </w:rPr>
        <w:t> </w:t>
      </w:r>
    </w:p>
    <w:p w14:paraId="11355C36" w14:textId="77777777" w:rsidR="00776123" w:rsidRPr="00E601D1"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xg and room temperature</w:t>
      </w:r>
      <w:r w:rsidRPr="00E601D1">
        <w:rPr>
          <w:rStyle w:val="eop"/>
          <w:rFonts w:ascii="Calibri" w:hAnsi="Calibri" w:cs="Calibri"/>
        </w:rPr>
        <w:t> </w:t>
      </w:r>
    </w:p>
    <w:p w14:paraId="471F46FA" w14:textId="77777777" w:rsidR="00776123" w:rsidRPr="00E601D1"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xg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xg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7032DD">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7032DD">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xg and room temperature</w:t>
      </w:r>
      <w:r w:rsidRPr="007242ED">
        <w:rPr>
          <w:rStyle w:val="eop"/>
          <w:rFonts w:ascii="Calibri" w:hAnsi="Calibri" w:cs="Calibri"/>
        </w:rPr>
        <w:t> </w:t>
      </w:r>
    </w:p>
    <w:p w14:paraId="2DCA4710" w14:textId="77777777" w:rsidR="00776123" w:rsidRPr="007242ED" w:rsidRDefault="00776123" w:rsidP="007032DD">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7032DD">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7032DD">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734E458A" w14:textId="77777777" w:rsidR="00E601D1" w:rsidRPr="007242ED" w:rsidRDefault="00776123" w:rsidP="007032DD">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53F49917"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xg and room temperature to ensure compete removal of wash buffer</w:t>
      </w:r>
      <w:r w:rsidRPr="007242ED">
        <w:rPr>
          <w:rStyle w:val="eop"/>
          <w:rFonts w:ascii="Calibri" w:hAnsi="Calibri" w:cs="Calibri"/>
        </w:rPr>
        <w:t> </w:t>
      </w:r>
    </w:p>
    <w:p w14:paraId="02126F4C" w14:textId="384D72F4" w:rsidR="00776123" w:rsidRPr="007242ED"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r w:rsidRPr="007242ED">
        <w:rPr>
          <w:rStyle w:val="normaltextrun"/>
          <w:rFonts w:ascii="Calibri" w:hAnsi="Calibri" w:cs="Calibri"/>
          <w:b/>
          <w:bCs/>
          <w:lang w:val="en-US"/>
        </w:rPr>
        <w:t>ZymoBIOMICS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xg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r w:rsidRPr="00E601D1">
        <w:rPr>
          <w:rStyle w:val="normaltextrun"/>
          <w:rFonts w:ascii="Calibri" w:hAnsi="Calibri" w:cs="Calibri"/>
          <w:b/>
          <w:bCs/>
          <w:lang w:val="en-US"/>
        </w:rPr>
        <w:t>ZymoBIOMICS HRC Prep Solution</w:t>
      </w:r>
      <w:r w:rsidRPr="00E601D1">
        <w:rPr>
          <w:rStyle w:val="normaltextrun"/>
          <w:rFonts w:ascii="Calibri" w:hAnsi="Calibri" w:cs="Calibri"/>
          <w:lang w:val="en-US"/>
        </w:rPr>
        <w:t>. Centrifuge for 3 min at 8,000 xg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xg and room temperature. (Note: only 8 open 1.5 mL tubes fit into 24-Microcentrifuge at a time)</w:t>
      </w:r>
      <w:r>
        <w:rPr>
          <w:rStyle w:val="eop"/>
          <w:rFonts w:ascii="Calibri" w:hAnsi="Calibri" w:cs="Calibri"/>
        </w:rPr>
        <w:t> </w:t>
      </w:r>
    </w:p>
    <w:p w14:paraId="70686182" w14:textId="77777777" w:rsidR="00776123"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Eliminase, and put final DNA/RNA samples on ice</w:t>
      </w:r>
      <w:r>
        <w:rPr>
          <w:rStyle w:val="eop"/>
          <w:rFonts w:ascii="Calibri" w:hAnsi="Calibri" w:cs="Calibri"/>
        </w:rPr>
        <w:t> </w:t>
      </w:r>
    </w:p>
    <w:p w14:paraId="767B5FC6" w14:textId="490A949A" w:rsidR="00776123"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7032DD">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irk Steinke" w:date="2020-06-09T14:31:00Z" w:initials="DS">
    <w:p w14:paraId="2FDDFEFD" w14:textId="77777777" w:rsidR="001550E0" w:rsidRDefault="001550E0"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6" w:author="Dirk Steinke" w:date="2020-06-09T14:33:00Z" w:initials="DS">
    <w:p w14:paraId="728BFF8E" w14:textId="77777777" w:rsidR="001550E0" w:rsidRDefault="001550E0" w:rsidP="001550E0">
      <w:pPr>
        <w:pStyle w:val="CommentText"/>
      </w:pPr>
      <w:r>
        <w:rPr>
          <w:rStyle w:val="CommentReference"/>
        </w:rPr>
        <w:annotationRef/>
      </w:r>
      <w:r>
        <w:t>Service discontinued – so not really an alternative for people that want to buy one now.</w:t>
      </w:r>
    </w:p>
  </w:comment>
  <w:comment w:id="7" w:author="Dirk Steinke" w:date="2020-06-09T14:34:00Z" w:initials="DS">
    <w:p w14:paraId="7FD7EE02" w14:textId="77777777" w:rsidR="001550E0" w:rsidRDefault="001550E0" w:rsidP="001550E0">
      <w:pPr>
        <w:pStyle w:val="CommentText"/>
      </w:pPr>
      <w:r>
        <w:rPr>
          <w:rStyle w:val="CommentReference"/>
        </w:rPr>
        <w:annotationRef/>
      </w:r>
      <w:r>
        <w:t xml:space="preserve">Not here – if at all in the discussion. </w:t>
      </w:r>
    </w:p>
  </w:comment>
  <w:comment w:id="8" w:author="Christopher Hempel" w:date="2020-05-27T19:55:00Z" w:initials="CH">
    <w:p w14:paraId="5962007F" w14:textId="77777777" w:rsidR="00E97D19" w:rsidRDefault="00E97D19"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E97D19" w:rsidRDefault="00E97D19" w:rsidP="00E97D19">
      <w:pPr>
        <w:pStyle w:val="CommentText"/>
      </w:pPr>
    </w:p>
  </w:comment>
  <w:comment w:id="9" w:author="Dirk Steinke" w:date="2020-06-09T14:44:00Z" w:initials="DS">
    <w:p w14:paraId="3BC566F9" w14:textId="77777777" w:rsidR="00E97D19" w:rsidRDefault="00E97D19"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6"/>
  </w:num>
  <w:num w:numId="2">
    <w:abstractNumId w:val="3"/>
  </w:num>
  <w:num w:numId="3">
    <w:abstractNumId w:val="5"/>
  </w:num>
  <w:num w:numId="4">
    <w:abstractNumId w:val="1"/>
  </w:num>
  <w:num w:numId="5">
    <w:abstractNumId w:val="2"/>
  </w:num>
  <w:num w:numId="6">
    <w:abstractNumId w:val="7"/>
  </w:num>
  <w:num w:numId="7">
    <w:abstractNumId w:val="4"/>
  </w:num>
  <w:num w:numId="8">
    <w:abstractNumId w:val="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E48E2"/>
    <w:rsid w:val="000E4B4D"/>
    <w:rsid w:val="000F1848"/>
    <w:rsid w:val="000F5FFB"/>
    <w:rsid w:val="00111265"/>
    <w:rsid w:val="00137A26"/>
    <w:rsid w:val="00137B30"/>
    <w:rsid w:val="00137E26"/>
    <w:rsid w:val="00154801"/>
    <w:rsid w:val="001550E0"/>
    <w:rsid w:val="00163961"/>
    <w:rsid w:val="0017697A"/>
    <w:rsid w:val="00177237"/>
    <w:rsid w:val="00180750"/>
    <w:rsid w:val="00185653"/>
    <w:rsid w:val="001A2ECC"/>
    <w:rsid w:val="001B2FBE"/>
    <w:rsid w:val="001B4483"/>
    <w:rsid w:val="001B6AF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402034"/>
    <w:rsid w:val="0041647A"/>
    <w:rsid w:val="004229F1"/>
    <w:rsid w:val="004610F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42F0B"/>
    <w:rsid w:val="00547004"/>
    <w:rsid w:val="00575A73"/>
    <w:rsid w:val="00586671"/>
    <w:rsid w:val="00587316"/>
    <w:rsid w:val="00596CFB"/>
    <w:rsid w:val="005A3700"/>
    <w:rsid w:val="005C4B87"/>
    <w:rsid w:val="005D113D"/>
    <w:rsid w:val="005D766B"/>
    <w:rsid w:val="005E282F"/>
    <w:rsid w:val="00612BB6"/>
    <w:rsid w:val="00645104"/>
    <w:rsid w:val="00672ECB"/>
    <w:rsid w:val="006823DD"/>
    <w:rsid w:val="006939CC"/>
    <w:rsid w:val="00696C5A"/>
    <w:rsid w:val="006A12D3"/>
    <w:rsid w:val="006A3798"/>
    <w:rsid w:val="006B2701"/>
    <w:rsid w:val="006E3FE1"/>
    <w:rsid w:val="006E6787"/>
    <w:rsid w:val="006E74D5"/>
    <w:rsid w:val="006F5086"/>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F079D"/>
    <w:rsid w:val="007F2596"/>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906044"/>
    <w:rsid w:val="009065F5"/>
    <w:rsid w:val="009250C3"/>
    <w:rsid w:val="00932952"/>
    <w:rsid w:val="00935A09"/>
    <w:rsid w:val="00942F26"/>
    <w:rsid w:val="009459B5"/>
    <w:rsid w:val="0095217A"/>
    <w:rsid w:val="00987EBB"/>
    <w:rsid w:val="009A387B"/>
    <w:rsid w:val="009B29C6"/>
    <w:rsid w:val="009E22BF"/>
    <w:rsid w:val="009E28E9"/>
    <w:rsid w:val="009F6CC0"/>
    <w:rsid w:val="00A054A8"/>
    <w:rsid w:val="00A12593"/>
    <w:rsid w:val="00A2125B"/>
    <w:rsid w:val="00A26713"/>
    <w:rsid w:val="00A320D5"/>
    <w:rsid w:val="00A35E1D"/>
    <w:rsid w:val="00A4099D"/>
    <w:rsid w:val="00A57A05"/>
    <w:rsid w:val="00A62F5A"/>
    <w:rsid w:val="00A819B8"/>
    <w:rsid w:val="00A92CAD"/>
    <w:rsid w:val="00A96A61"/>
    <w:rsid w:val="00AA01B4"/>
    <w:rsid w:val="00AB2BD4"/>
    <w:rsid w:val="00AD7C3E"/>
    <w:rsid w:val="00AE0317"/>
    <w:rsid w:val="00AE0642"/>
    <w:rsid w:val="00AE1909"/>
    <w:rsid w:val="00AE1B39"/>
    <w:rsid w:val="00AF0A00"/>
    <w:rsid w:val="00AF3351"/>
    <w:rsid w:val="00B12813"/>
    <w:rsid w:val="00B161CD"/>
    <w:rsid w:val="00B76939"/>
    <w:rsid w:val="00BA3733"/>
    <w:rsid w:val="00BA4B64"/>
    <w:rsid w:val="00BC17D7"/>
    <w:rsid w:val="00BC3432"/>
    <w:rsid w:val="00BD071E"/>
    <w:rsid w:val="00C00EC4"/>
    <w:rsid w:val="00C07C77"/>
    <w:rsid w:val="00C13917"/>
    <w:rsid w:val="00C22C51"/>
    <w:rsid w:val="00C41629"/>
    <w:rsid w:val="00C42FCD"/>
    <w:rsid w:val="00C46C95"/>
    <w:rsid w:val="00C91A73"/>
    <w:rsid w:val="00C94608"/>
    <w:rsid w:val="00CC2460"/>
    <w:rsid w:val="00CD27BB"/>
    <w:rsid w:val="00CD7325"/>
    <w:rsid w:val="00CF4C17"/>
    <w:rsid w:val="00D07F24"/>
    <w:rsid w:val="00D142AC"/>
    <w:rsid w:val="00D274ED"/>
    <w:rsid w:val="00D54B3D"/>
    <w:rsid w:val="00D62ED7"/>
    <w:rsid w:val="00D65118"/>
    <w:rsid w:val="00D76DEC"/>
    <w:rsid w:val="00D91FF8"/>
    <w:rsid w:val="00DA1B58"/>
    <w:rsid w:val="00DC1691"/>
    <w:rsid w:val="00DD66A7"/>
    <w:rsid w:val="00DE3419"/>
    <w:rsid w:val="00E05CD2"/>
    <w:rsid w:val="00E117B4"/>
    <w:rsid w:val="00E22E46"/>
    <w:rsid w:val="00E56109"/>
    <w:rsid w:val="00E601D1"/>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B10A7"/>
    <w:rsid w:val="00FC2B78"/>
    <w:rsid w:val="00FC4770"/>
    <w:rsid w:val="00FC51CE"/>
    <w:rsid w:val="00FC6056"/>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25</Pages>
  <Words>38196</Words>
  <Characters>217723</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4</cp:revision>
  <dcterms:created xsi:type="dcterms:W3CDTF">2020-06-10T18:40:00Z</dcterms:created>
  <dcterms:modified xsi:type="dcterms:W3CDTF">2020-07-1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